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7646" w:rsidRPr="002440A5" w:rsidRDefault="003C7646" w:rsidP="003C7646">
      <w:pPr>
        <w:jc w:val="center"/>
        <w:rPr>
          <w:rFonts w:ascii="Calibri" w:hAnsi="Calibri" w:cs="Calibri"/>
          <w:b/>
          <w:sz w:val="36"/>
        </w:rPr>
      </w:pPr>
      <w:r w:rsidRPr="002440A5">
        <w:rPr>
          <w:rFonts w:ascii="Calibri" w:hAnsi="Calibri" w:cs="Calibri"/>
          <w:b/>
          <w:sz w:val="36"/>
        </w:rPr>
        <w:t>Multiproxy analysis of permafrost preserved faeces provides an unprecedented i</w:t>
      </w:r>
      <w:bookmarkStart w:id="0" w:name="_GoBack"/>
      <w:bookmarkEnd w:id="0"/>
      <w:r w:rsidRPr="002440A5">
        <w:rPr>
          <w:rFonts w:ascii="Calibri" w:hAnsi="Calibri" w:cs="Calibri"/>
          <w:b/>
          <w:sz w:val="36"/>
        </w:rPr>
        <w:t>nsight into the diets and habitats of extinct and extant megafauna</w:t>
      </w:r>
    </w:p>
    <w:p w:rsidR="003C7646" w:rsidRDefault="003C7646" w:rsidP="003C7646">
      <w:pPr>
        <w:jc w:val="center"/>
        <w:rPr>
          <w:rFonts w:ascii="Calibri" w:hAnsi="Calibri" w:cs="Calibri"/>
          <w:b/>
          <w:sz w:val="32"/>
        </w:rPr>
      </w:pPr>
    </w:p>
    <w:p w:rsidR="003C7646" w:rsidRPr="00B541F5" w:rsidRDefault="00B541F5" w:rsidP="003C7646">
      <w:pPr>
        <w:jc w:val="center"/>
        <w:rPr>
          <w:rFonts w:ascii="Calibri" w:hAnsi="Calibri" w:cs="Calibri"/>
          <w:sz w:val="22"/>
          <w:lang w:val="nl-NL"/>
        </w:rPr>
      </w:pPr>
      <w:r>
        <w:rPr>
          <w:rFonts w:ascii="Calibri" w:hAnsi="Calibri" w:cs="Calibri"/>
          <w:sz w:val="22"/>
          <w:lang w:val="nl-NL"/>
        </w:rPr>
        <w:t>Marcel Polling, Anneke T.M. ter Schure</w:t>
      </w:r>
      <w:r w:rsidRPr="00B541F5">
        <w:rPr>
          <w:rFonts w:ascii="Calibri" w:hAnsi="Calibri" w:cs="Calibri"/>
          <w:sz w:val="22"/>
          <w:lang w:val="nl-NL"/>
        </w:rPr>
        <w:t>, Bas van Geel</w:t>
      </w:r>
      <w:r>
        <w:rPr>
          <w:rFonts w:ascii="Calibri" w:hAnsi="Calibri" w:cs="Calibri"/>
          <w:sz w:val="22"/>
          <w:lang w:val="nl-NL"/>
        </w:rPr>
        <w:t>, Tom van Bokhoven</w:t>
      </w:r>
      <w:r w:rsidRPr="00B541F5">
        <w:rPr>
          <w:rFonts w:ascii="Calibri" w:hAnsi="Calibri" w:cs="Calibri"/>
          <w:sz w:val="22"/>
          <w:lang w:val="nl-NL"/>
        </w:rPr>
        <w:t>, Sanne Boessenkool</w:t>
      </w:r>
      <w:r>
        <w:rPr>
          <w:rFonts w:ascii="Calibri" w:hAnsi="Calibri" w:cs="Calibri"/>
          <w:sz w:val="22"/>
          <w:lang w:val="nl-NL"/>
        </w:rPr>
        <w:t>, Glen MacKay</w:t>
      </w:r>
      <w:r w:rsidRPr="00B541F5">
        <w:rPr>
          <w:rFonts w:ascii="Calibri" w:hAnsi="Calibri" w:cs="Calibri"/>
          <w:sz w:val="22"/>
          <w:lang w:val="nl-NL"/>
        </w:rPr>
        <w:t>, Bram W. Langeveld</w:t>
      </w:r>
      <w:r>
        <w:rPr>
          <w:rFonts w:ascii="Calibri" w:hAnsi="Calibri" w:cs="Calibri"/>
          <w:sz w:val="22"/>
          <w:lang w:val="nl-NL"/>
        </w:rPr>
        <w:t>, María Ariza, Hans van der Plicht, Albert V. Protopopov</w:t>
      </w:r>
      <w:r w:rsidRPr="00B541F5">
        <w:rPr>
          <w:rFonts w:ascii="Calibri" w:hAnsi="Calibri" w:cs="Calibri"/>
          <w:sz w:val="22"/>
          <w:lang w:val="nl-NL"/>
        </w:rPr>
        <w:t>, Alexei Tikhonov</w:t>
      </w:r>
      <w:r>
        <w:rPr>
          <w:rFonts w:ascii="Calibri" w:hAnsi="Calibri" w:cs="Calibri"/>
          <w:sz w:val="22"/>
          <w:lang w:val="nl-NL"/>
        </w:rPr>
        <w:t>, Hugo de Boer, Barbara Gravendeel</w:t>
      </w:r>
    </w:p>
    <w:p w:rsidR="003C7646" w:rsidRPr="00B541F5" w:rsidRDefault="003C7646" w:rsidP="003C7646">
      <w:pPr>
        <w:rPr>
          <w:rFonts w:asciiTheme="minorHAnsi" w:hAnsiTheme="minorHAnsi" w:cstheme="minorHAnsi"/>
          <w:lang w:val="nl-NL"/>
        </w:rPr>
      </w:pPr>
    </w:p>
    <w:p w:rsidR="003C7646" w:rsidRPr="002440A5" w:rsidRDefault="003C7646" w:rsidP="00B955D8">
      <w:pPr>
        <w:jc w:val="center"/>
        <w:rPr>
          <w:rFonts w:asciiTheme="minorHAnsi" w:hAnsiTheme="minorHAnsi" w:cstheme="minorHAnsi"/>
          <w:i/>
          <w:sz w:val="32"/>
        </w:rPr>
      </w:pPr>
      <w:r w:rsidRPr="002440A5">
        <w:rPr>
          <w:rFonts w:asciiTheme="minorHAnsi" w:hAnsiTheme="minorHAnsi" w:cstheme="minorHAnsi"/>
          <w:i/>
          <w:sz w:val="32"/>
        </w:rPr>
        <w:t xml:space="preserve">Supporting Information </w:t>
      </w:r>
      <w:r w:rsidR="00C810AF" w:rsidRPr="002440A5">
        <w:rPr>
          <w:rFonts w:asciiTheme="minorHAnsi" w:hAnsiTheme="minorHAnsi" w:cstheme="minorHAnsi"/>
          <w:i/>
          <w:sz w:val="32"/>
        </w:rPr>
        <w:t>(1/3)</w:t>
      </w:r>
    </w:p>
    <w:p w:rsidR="003C7646" w:rsidRPr="006D4687" w:rsidRDefault="003C7646" w:rsidP="003C7646">
      <w:pPr>
        <w:spacing w:after="160" w:line="259" w:lineRule="auto"/>
        <w:rPr>
          <w:rFonts w:asciiTheme="minorHAnsi" w:hAnsiTheme="minorHAnsi" w:cstheme="minorHAnsi"/>
        </w:rPr>
      </w:pPr>
    </w:p>
    <w:sdt>
      <w:sdtPr>
        <w:rPr>
          <w:rFonts w:asciiTheme="minorHAnsi" w:eastAsiaTheme="minorEastAsia" w:hAnsiTheme="minorHAnsi" w:cstheme="minorHAnsi"/>
          <w:color w:val="auto"/>
          <w:sz w:val="24"/>
          <w:szCs w:val="24"/>
        </w:rPr>
        <w:id w:val="-128912194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3C7646" w:rsidRPr="00E348C0" w:rsidRDefault="003C7646" w:rsidP="003C7646">
          <w:pPr>
            <w:pStyle w:val="TOCHeading"/>
            <w:rPr>
              <w:rFonts w:asciiTheme="minorHAnsi" w:hAnsiTheme="minorHAnsi" w:cstheme="minorHAnsi"/>
              <w:b/>
              <w:color w:val="auto"/>
            </w:rPr>
          </w:pPr>
          <w:r w:rsidRPr="00E348C0">
            <w:rPr>
              <w:rFonts w:asciiTheme="minorHAnsi" w:hAnsiTheme="minorHAnsi" w:cstheme="minorHAnsi"/>
              <w:b/>
              <w:color w:val="auto"/>
            </w:rPr>
            <w:t>Contents</w:t>
          </w:r>
        </w:p>
        <w:p w:rsidR="00264098" w:rsidRDefault="003C7646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r w:rsidRPr="006D4687">
            <w:rPr>
              <w:rFonts w:asciiTheme="minorHAnsi" w:hAnsiTheme="minorHAnsi" w:cstheme="minorHAnsi"/>
            </w:rPr>
            <w:fldChar w:fldCharType="begin"/>
          </w:r>
          <w:r w:rsidRPr="006D4687">
            <w:rPr>
              <w:rFonts w:asciiTheme="minorHAnsi" w:hAnsiTheme="minorHAnsi" w:cstheme="minorHAnsi"/>
            </w:rPr>
            <w:instrText xml:space="preserve"> TOC \o "1-3" \h \z \u </w:instrText>
          </w:r>
          <w:r w:rsidRPr="006D4687">
            <w:rPr>
              <w:rFonts w:asciiTheme="minorHAnsi" w:hAnsiTheme="minorHAnsi" w:cstheme="minorHAnsi"/>
            </w:rPr>
            <w:fldChar w:fldCharType="separate"/>
          </w:r>
          <w:hyperlink w:anchor="_Toc75021587" w:history="1">
            <w:r w:rsidR="00264098" w:rsidRPr="00E562F4">
              <w:rPr>
                <w:rStyle w:val="Hyperlink"/>
                <w:rFonts w:cstheme="minorHAnsi"/>
                <w:noProof/>
              </w:rPr>
              <w:t>S1. Sample information</w:t>
            </w:r>
            <w:r w:rsidR="00264098">
              <w:rPr>
                <w:noProof/>
                <w:webHidden/>
              </w:rPr>
              <w:tab/>
            </w:r>
            <w:r w:rsidR="00264098">
              <w:rPr>
                <w:noProof/>
                <w:webHidden/>
              </w:rPr>
              <w:fldChar w:fldCharType="begin"/>
            </w:r>
            <w:r w:rsidR="00264098">
              <w:rPr>
                <w:noProof/>
                <w:webHidden/>
              </w:rPr>
              <w:instrText xml:space="preserve"> PAGEREF _Toc75021587 \h </w:instrText>
            </w:r>
            <w:r w:rsidR="00264098">
              <w:rPr>
                <w:noProof/>
                <w:webHidden/>
              </w:rPr>
            </w:r>
            <w:r w:rsidR="00264098">
              <w:rPr>
                <w:noProof/>
                <w:webHidden/>
              </w:rPr>
              <w:fldChar w:fldCharType="separate"/>
            </w:r>
            <w:r w:rsidR="00264098">
              <w:rPr>
                <w:noProof/>
                <w:webHidden/>
              </w:rPr>
              <w:t>1</w:t>
            </w:r>
            <w:r w:rsidR="00264098"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88" w:history="1">
            <w:r w:rsidRPr="00E562F4">
              <w:rPr>
                <w:rStyle w:val="Hyperlink"/>
                <w:noProof/>
              </w:rPr>
              <w:t>S2. Abyland and Adycha sample identity confi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89" w:history="1">
            <w:r w:rsidRPr="00E562F4">
              <w:rPr>
                <w:rStyle w:val="Hyperlink"/>
                <w:noProof/>
              </w:rPr>
              <w:t>S3. Primer se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0" w:history="1">
            <w:r w:rsidRPr="00E562F4">
              <w:rPr>
                <w:rStyle w:val="Hyperlink"/>
                <w:noProof/>
              </w:rPr>
              <w:t>S4. Manually removed tax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1" w:history="1">
            <w:r w:rsidRPr="00E562F4">
              <w:rPr>
                <w:rStyle w:val="Hyperlink"/>
                <w:noProof/>
              </w:rPr>
              <w:t xml:space="preserve">S5. </w:t>
            </w:r>
            <w:r w:rsidRPr="00E562F4">
              <w:rPr>
                <w:rStyle w:val="Hyperlink"/>
                <w:i/>
                <w:noProof/>
              </w:rPr>
              <w:t>trn</w:t>
            </w:r>
            <w:r w:rsidRPr="00E562F4">
              <w:rPr>
                <w:rStyle w:val="Hyperlink"/>
                <w:noProof/>
              </w:rPr>
              <w:t>L and nrITS filtering step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2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2" w:history="1">
            <w:r w:rsidRPr="00E562F4">
              <w:rPr>
                <w:rStyle w:val="Hyperlink"/>
                <w:noProof/>
              </w:rPr>
              <w:t>S6. Pollen, DNA and macrofossil results of all samp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3" w:history="1">
            <w:r w:rsidRPr="00E562F4">
              <w:rPr>
                <w:rStyle w:val="Hyperlink"/>
                <w:noProof/>
              </w:rPr>
              <w:t>Table S6.1 Selwyn caribou A (modern) – surface material KfTe-1 Ice Pat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4" w:history="1">
            <w:r w:rsidRPr="00E562F4">
              <w:rPr>
                <w:rStyle w:val="Hyperlink"/>
                <w:noProof/>
              </w:rPr>
              <w:t>Table S6.2 Selwyn caribou B (±1.5kyr) – core 2, 189-191cm, KfTe-1 Ice Pat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5" w:history="1">
            <w:r w:rsidRPr="00E562F4">
              <w:rPr>
                <w:rStyle w:val="Hyperlink"/>
                <w:noProof/>
              </w:rPr>
              <w:t>Table S6.3 Selwyn caribou C (±2.7kyr) – core 1, 254-256cm, KfTe-1 Ice Pat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6" w:history="1">
            <w:r w:rsidRPr="00E562F4">
              <w:rPr>
                <w:rStyle w:val="Hyperlink"/>
                <w:noProof/>
              </w:rPr>
              <w:t>Table S6.4 Oyogos Yar horse (±5.4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7" w:history="1">
            <w:r w:rsidRPr="00E562F4">
              <w:rPr>
                <w:rStyle w:val="Hyperlink"/>
                <w:noProof/>
              </w:rPr>
              <w:t>Table S6.5 Yakutian bison (±10.5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8" w:history="1">
            <w:r w:rsidRPr="00E562F4">
              <w:rPr>
                <w:rStyle w:val="Hyperlink"/>
                <w:noProof/>
              </w:rPr>
              <w:t>Table S6.6 Cape Blossom mammoth (±14.4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599" w:history="1">
            <w:r w:rsidRPr="00E562F4">
              <w:rPr>
                <w:rStyle w:val="Hyperlink"/>
                <w:noProof/>
              </w:rPr>
              <w:t>Table S6.7 Yukagir mammoth (±22.5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600" w:history="1">
            <w:r w:rsidRPr="00E562F4">
              <w:rPr>
                <w:rStyle w:val="Hyperlink"/>
                <w:noProof/>
              </w:rPr>
              <w:t>Table S6.8 Adycha mammoth (±25.6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6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601" w:history="1">
            <w:r w:rsidRPr="00E562F4">
              <w:rPr>
                <w:rStyle w:val="Hyperlink"/>
                <w:noProof/>
              </w:rPr>
              <w:t>Table S6.9 Yukon horse (±30.9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6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602" w:history="1">
            <w:r w:rsidRPr="00E562F4">
              <w:rPr>
                <w:rStyle w:val="Hyperlink"/>
                <w:noProof/>
              </w:rPr>
              <w:t>Table S6.10 Abyland mammoth (±32.4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6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4098" w:rsidRDefault="00264098">
          <w:pPr>
            <w:pStyle w:val="TOC3"/>
            <w:tabs>
              <w:tab w:val="right" w:leader="dot" w:pos="9062"/>
            </w:tabs>
            <w:rPr>
              <w:rFonts w:asciiTheme="minorHAnsi" w:hAnsiTheme="minorHAnsi" w:cstheme="minorBidi"/>
              <w:noProof/>
              <w:sz w:val="22"/>
              <w:szCs w:val="22"/>
              <w:lang w:val="nl-NL" w:eastAsia="nl-NL"/>
            </w:rPr>
          </w:pPr>
          <w:hyperlink w:anchor="_Toc75021603" w:history="1">
            <w:r w:rsidRPr="00E562F4">
              <w:rPr>
                <w:rStyle w:val="Hyperlink"/>
                <w:noProof/>
              </w:rPr>
              <w:t>Table S6.11 Maly Lyakhovsky mammoth (±32.7ky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50216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C7646" w:rsidRPr="006D4687" w:rsidRDefault="003C7646" w:rsidP="003C7646">
          <w:pPr>
            <w:rPr>
              <w:rFonts w:asciiTheme="minorHAnsi" w:hAnsiTheme="minorHAnsi" w:cstheme="minorHAnsi"/>
            </w:rPr>
          </w:pPr>
          <w:r w:rsidRPr="006D4687">
            <w:rPr>
              <w:rFonts w:asciiTheme="minorHAnsi" w:hAnsiTheme="minorHAnsi" w:cstheme="minorHAnsi"/>
              <w:b/>
              <w:bCs/>
              <w:noProof/>
            </w:rPr>
            <w:fldChar w:fldCharType="end"/>
          </w:r>
        </w:p>
      </w:sdtContent>
    </w:sdt>
    <w:p w:rsidR="00264098" w:rsidRDefault="00264098" w:rsidP="003C7646">
      <w:pPr>
        <w:spacing w:after="160" w:line="259" w:lineRule="auto"/>
        <w:rPr>
          <w:rFonts w:asciiTheme="minorHAnsi" w:hAnsiTheme="minorHAnsi" w:cstheme="minorHAnsi"/>
        </w:rPr>
        <w:sectPr w:rsidR="00264098">
          <w:footerReference w:type="default" r:id="rId7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:rsidR="003C7646" w:rsidRPr="006D4687" w:rsidRDefault="003C7646" w:rsidP="003C7646">
      <w:pPr>
        <w:pStyle w:val="Heading2"/>
        <w:rPr>
          <w:rFonts w:asciiTheme="minorHAnsi" w:hAnsiTheme="minorHAnsi" w:cstheme="minorHAnsi"/>
        </w:rPr>
      </w:pPr>
      <w:bookmarkStart w:id="1" w:name="_Toc75021587"/>
      <w:r w:rsidRPr="006D4687">
        <w:rPr>
          <w:rFonts w:asciiTheme="minorHAnsi" w:hAnsiTheme="minorHAnsi" w:cstheme="minorHAnsi"/>
        </w:rPr>
        <w:lastRenderedPageBreak/>
        <w:t>S1. Sample information</w:t>
      </w:r>
      <w:bookmarkEnd w:id="1"/>
    </w:p>
    <w:p w:rsidR="003C7646" w:rsidRPr="006D4687" w:rsidRDefault="003C7646" w:rsidP="003C7646">
      <w:pPr>
        <w:pStyle w:val="NoSpacing"/>
        <w:jc w:val="both"/>
        <w:rPr>
          <w:rFonts w:asciiTheme="minorHAnsi" w:hAnsiTheme="minorHAnsi" w:cstheme="minorHAnsi"/>
          <w:b/>
        </w:rPr>
      </w:pPr>
    </w:p>
    <w:p w:rsidR="003C7646" w:rsidRPr="006D4687" w:rsidRDefault="003C7646" w:rsidP="003C7646">
      <w:pPr>
        <w:pStyle w:val="NoSpacing"/>
        <w:jc w:val="both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  <w:b/>
        </w:rPr>
        <w:t>Table S1.</w:t>
      </w:r>
      <w:r w:rsidRPr="006D4687">
        <w:rPr>
          <w:rFonts w:asciiTheme="minorHAnsi" w:hAnsiTheme="minorHAnsi" w:cstheme="minorHAnsi"/>
        </w:rPr>
        <w:t xml:space="preserve"> Detailed information on age and location of the five woolly mammoth (</w:t>
      </w:r>
      <w:r w:rsidRPr="006D4687">
        <w:rPr>
          <w:rFonts w:asciiTheme="minorHAnsi" w:hAnsiTheme="minorHAnsi" w:cstheme="minorHAnsi"/>
          <w:i/>
        </w:rPr>
        <w:t>Mammuthus primigenius</w:t>
      </w:r>
      <w:r w:rsidRPr="006D4687">
        <w:rPr>
          <w:rFonts w:asciiTheme="minorHAnsi" w:hAnsiTheme="minorHAnsi" w:cstheme="minorHAnsi"/>
        </w:rPr>
        <w:t>), steppe bison (</w:t>
      </w:r>
      <w:r w:rsidRPr="006D4687">
        <w:rPr>
          <w:rFonts w:asciiTheme="minorHAnsi" w:hAnsiTheme="minorHAnsi" w:cstheme="minorHAnsi"/>
          <w:i/>
        </w:rPr>
        <w:t>Bison priscus</w:t>
      </w:r>
      <w:r w:rsidRPr="006D4687">
        <w:rPr>
          <w:rFonts w:asciiTheme="minorHAnsi" w:hAnsiTheme="minorHAnsi" w:cstheme="minorHAnsi"/>
        </w:rPr>
        <w:t xml:space="preserve">), horse (Yukon: </w:t>
      </w:r>
      <w:r w:rsidRPr="006D4687">
        <w:rPr>
          <w:rFonts w:asciiTheme="minorHAnsi" w:hAnsiTheme="minorHAnsi" w:cstheme="minorHAnsi"/>
          <w:i/>
        </w:rPr>
        <w:t xml:space="preserve">Equus lambei </w:t>
      </w:r>
      <w:r w:rsidRPr="006D4687">
        <w:rPr>
          <w:rFonts w:asciiTheme="minorHAnsi" w:hAnsiTheme="minorHAnsi" w:cstheme="minorHAnsi"/>
        </w:rPr>
        <w:t xml:space="preserve">and Oyogas Yar: </w:t>
      </w:r>
      <w:r w:rsidRPr="006D4687">
        <w:rPr>
          <w:rFonts w:asciiTheme="minorHAnsi" w:hAnsiTheme="minorHAnsi" w:cstheme="minorHAnsi"/>
          <w:i/>
        </w:rPr>
        <w:t xml:space="preserve">Equus </w:t>
      </w:r>
      <w:r>
        <w:rPr>
          <w:rFonts w:asciiTheme="minorHAnsi" w:hAnsiTheme="minorHAnsi" w:cstheme="minorHAnsi"/>
        </w:rPr>
        <w:t xml:space="preserve">cf. </w:t>
      </w:r>
      <w:r w:rsidRPr="006D4687">
        <w:rPr>
          <w:rFonts w:asciiTheme="minorHAnsi" w:hAnsiTheme="minorHAnsi" w:cstheme="minorHAnsi"/>
          <w:i/>
        </w:rPr>
        <w:t>lenensis</w:t>
      </w:r>
      <w:r w:rsidRPr="006D4687">
        <w:rPr>
          <w:rFonts w:asciiTheme="minorHAnsi" w:hAnsiTheme="minorHAnsi" w:cstheme="minorHAnsi"/>
        </w:rPr>
        <w:t>) and northern mountain caribou (</w:t>
      </w:r>
      <w:r w:rsidRPr="006D4687">
        <w:rPr>
          <w:rFonts w:asciiTheme="minorHAnsi" w:hAnsiTheme="minorHAnsi" w:cstheme="minorHAnsi"/>
          <w:i/>
        </w:rPr>
        <w:t>Rangifer tarandus caribou</w:t>
      </w:r>
      <w:r w:rsidRPr="006D4687">
        <w:rPr>
          <w:rFonts w:asciiTheme="minorHAnsi" w:hAnsiTheme="minorHAnsi" w:cstheme="minorHAnsi"/>
        </w:rPr>
        <w:t>). Modern</w:t>
      </w:r>
      <w:r>
        <w:rPr>
          <w:rFonts w:asciiTheme="minorHAnsi" w:hAnsiTheme="minorHAnsi" w:cstheme="minorHAnsi"/>
        </w:rPr>
        <w:t xml:space="preserve"> and extant</w:t>
      </w:r>
      <w:r w:rsidRPr="006D4687">
        <w:rPr>
          <w:rFonts w:asciiTheme="minorHAnsi" w:hAnsiTheme="minorHAnsi" w:cstheme="minorHAnsi"/>
        </w:rPr>
        <w:t xml:space="preserve"> caribou samples were collected from </w:t>
      </w:r>
      <w:r>
        <w:rPr>
          <w:rFonts w:asciiTheme="minorHAnsi" w:hAnsiTheme="minorHAnsi" w:cstheme="minorHAnsi"/>
        </w:rPr>
        <w:t xml:space="preserve">cores in ice patches </w:t>
      </w:r>
      <w:r w:rsidRPr="006D4687">
        <w:rPr>
          <w:rFonts w:asciiTheme="minorHAnsi" w:hAnsiTheme="minorHAnsi" w:cstheme="minorHAnsi"/>
        </w:rPr>
        <w:fldChar w:fldCharType="begin"/>
      </w:r>
      <w:r w:rsidRPr="006D4687">
        <w:rPr>
          <w:rFonts w:asciiTheme="minorHAnsi" w:hAnsiTheme="minorHAnsi" w:cstheme="minorHAnsi"/>
        </w:rPr>
        <w:instrText xml:space="preserve"> ADDIN EN.CITE &lt;EndNote&gt;&lt;Cite&gt;&lt;Author&gt;Galloway&lt;/Author&gt;&lt;Year&gt;2012&lt;/Year&gt;&lt;RecNum&gt;482&lt;/RecNum&gt;&lt;DisplayText&gt;(Galloway et al., 2012)&lt;/DisplayText&gt;&lt;record&gt;&lt;rec-number&gt;482&lt;/rec-number&gt;&lt;foreign-keys&gt;&lt;key app="EN" db-id="02ssfx092fzrw4ep25h5ps2i9ewf5xavt255" timestamp="1553702634"&gt;482&lt;/key&gt;&lt;/foreign-keys&gt;&lt;ref-type name="Journal Article"&gt;17&lt;/ref-type&gt;&lt;contributors&gt;&lt;authors&gt;&lt;author&gt;Galloway, Jennifer M&lt;/author&gt;&lt;author&gt;Adamczewski, Jan&lt;/author&gt;&lt;author&gt;Schock, Danna M&lt;/author&gt;&lt;author&gt;Andrews, Thomas D&lt;/author&gt;&lt;author&gt;MacKay, Glen&lt;/author&gt;&lt;author&gt;Bowyer, Vandy E&lt;/author&gt;&lt;author&gt;Meulendyk, Thomas&lt;/author&gt;&lt;author&gt;Moorman, Brian J&lt;/author&gt;&lt;author&gt;Kutz, Susan J&lt;/author&gt;&lt;/authors&gt;&lt;/contributors&gt;&lt;titles&gt;&lt;title&gt;Diet and habitat of mountain woodland caribou inferred from dung preserved in 5000-year-old alpine ice in the Selwyn Mountains, Northwest Territories, Canada&lt;/title&gt;&lt;secondary-title&gt;Arctic&lt;/secondary-title&gt;&lt;/titles&gt;&lt;periodical&gt;&lt;full-title&gt;Arctic&lt;/full-title&gt;&lt;/periodical&gt;&lt;pages&gt;59-79&lt;/pages&gt;&lt;volume&gt;65&lt;/volume&gt;&lt;number&gt;5&lt;/number&gt;&lt;dates&gt;&lt;year&gt;2012&lt;/year&gt;&lt;/dates&gt;&lt;isbn&gt;1923-1245&lt;/isbn&gt;&lt;urls&gt;&lt;/urls&gt;&lt;/record&gt;&lt;/Cite&gt;&lt;/EndNote&gt;</w:instrText>
      </w:r>
      <w:r w:rsidRPr="006D4687">
        <w:rPr>
          <w:rFonts w:asciiTheme="minorHAnsi" w:hAnsiTheme="minorHAnsi" w:cstheme="minorHAnsi"/>
        </w:rPr>
        <w:fldChar w:fldCharType="separate"/>
      </w:r>
      <w:r w:rsidRPr="006D4687">
        <w:rPr>
          <w:rFonts w:asciiTheme="minorHAnsi" w:hAnsiTheme="minorHAnsi" w:cstheme="minorHAnsi"/>
          <w:noProof/>
        </w:rPr>
        <w:t>(Galloway et al., 2012)</w:t>
      </w:r>
      <w:r w:rsidRPr="006D4687">
        <w:rPr>
          <w:rFonts w:asciiTheme="minorHAnsi" w:hAnsiTheme="minorHAnsi" w:cstheme="minorHAnsi"/>
        </w:rPr>
        <w:fldChar w:fldCharType="end"/>
      </w:r>
      <w:r w:rsidRPr="006D4687">
        <w:rPr>
          <w:rFonts w:asciiTheme="minorHAnsi" w:hAnsiTheme="minorHAnsi" w:cstheme="minorHAnsi"/>
        </w:rPr>
        <w:t>.</w:t>
      </w:r>
    </w:p>
    <w:tbl>
      <w:tblPr>
        <w:tblStyle w:val="TableGrid"/>
        <w:tblpPr w:leftFromText="180" w:rightFromText="180" w:vertAnchor="page" w:horzAnchor="margin" w:tblpXSpec="center" w:tblpY="3736"/>
        <w:tblW w:w="9918" w:type="dxa"/>
        <w:tblLook w:val="04A0" w:firstRow="1" w:lastRow="0" w:firstColumn="1" w:lastColumn="0" w:noHBand="0" w:noVBand="1"/>
      </w:tblPr>
      <w:tblGrid>
        <w:gridCol w:w="1606"/>
        <w:gridCol w:w="1464"/>
        <w:gridCol w:w="2170"/>
        <w:gridCol w:w="1418"/>
        <w:gridCol w:w="1701"/>
        <w:gridCol w:w="1559"/>
      </w:tblGrid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b/>
                <w:sz w:val="18"/>
                <w:szCs w:val="18"/>
              </w:rPr>
              <w:t>Species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b/>
                <w:sz w:val="18"/>
                <w:szCs w:val="18"/>
              </w:rPr>
              <w:t>Name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b/>
                <w:sz w:val="18"/>
                <w:szCs w:val="18"/>
              </w:rPr>
              <w:t>Reference</w:t>
            </w:r>
          </w:p>
        </w:tc>
        <w:tc>
          <w:tcPr>
            <w:tcW w:w="1418" w:type="dxa"/>
          </w:tcPr>
          <w:p w:rsidR="00A2022A" w:rsidRPr="00A2022A" w:rsidRDefault="007A2E81" w:rsidP="00A2022A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sz w:val="18"/>
                <w:szCs w:val="18"/>
              </w:rPr>
              <w:t>C</w:t>
            </w:r>
            <w:r w:rsidR="00A2022A" w:rsidRPr="00A2022A">
              <w:rPr>
                <w:rFonts w:asciiTheme="minorHAnsi" w:hAnsiTheme="minorHAnsi" w:cstheme="minorHAnsi"/>
                <w:b/>
                <w:sz w:val="18"/>
                <w:szCs w:val="18"/>
              </w:rPr>
              <w:t>alibrated</w:t>
            </w:r>
          </w:p>
          <w:p w:rsidR="003C7646" w:rsidRPr="006D4687" w:rsidRDefault="00A2022A" w:rsidP="00A2022A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A2022A">
              <w:rPr>
                <w:rFonts w:asciiTheme="minorHAnsi" w:hAnsiTheme="minorHAnsi" w:cstheme="minorHAnsi"/>
                <w:b/>
                <w:sz w:val="18"/>
                <w:szCs w:val="18"/>
                <w:vertAlign w:val="superscript"/>
              </w:rPr>
              <w:t>14</w:t>
            </w:r>
            <w:r w:rsidRPr="00A2022A">
              <w:rPr>
                <w:rFonts w:asciiTheme="minorHAnsi" w:hAnsiTheme="minorHAnsi" w:cstheme="minorHAnsi"/>
                <w:b/>
                <w:sz w:val="18"/>
                <w:szCs w:val="18"/>
              </w:rPr>
              <w:t>C age calBP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b/>
                <w:sz w:val="18"/>
                <w:szCs w:val="18"/>
              </w:rPr>
              <w:t>Lab. No. for radiocarbon dating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b/>
                <w:sz w:val="18"/>
                <w:szCs w:val="18"/>
              </w:rPr>
              <w:t>Coordinates</w:t>
            </w:r>
          </w:p>
        </w:tc>
      </w:tr>
      <w:tr w:rsidR="003C7646" w:rsidRPr="006D4687" w:rsidTr="00A77744">
        <w:trPr>
          <w:trHeight w:val="445"/>
        </w:trPr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Caribou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Selwyn A (KfTe-1 surface)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Galloway&lt;/Author&gt;&lt;Year&gt;2012&lt;/Year&gt;&lt;RecNum&gt;482&lt;/RecNum&gt;&lt;DisplayText&gt;Galloway et al. (2012)&lt;/DisplayText&gt;&lt;record&gt;&lt;rec-number&gt;482&lt;/rec-number&gt;&lt;foreign-keys&gt;&lt;key app="EN" db-id="02ssfx092fzrw4ep25h5ps2i9ewf5xavt255" timestamp="1553702634"&gt;482&lt;/key&gt;&lt;/foreign-keys&gt;&lt;ref-type name="Journal Article"&gt;17&lt;/ref-type&gt;&lt;contributors&gt;&lt;authors&gt;&lt;author&gt;Galloway, Jennifer M&lt;/author&gt;&lt;author&gt;Adamczewski, Jan&lt;/author&gt;&lt;author&gt;Schock, Danna M&lt;/author&gt;&lt;author&gt;Andrews, Thomas D&lt;/author&gt;&lt;author&gt;MacKay, Glen&lt;/author&gt;&lt;author&gt;Bowyer, Vandy E&lt;/author&gt;&lt;author&gt;Meulendyk, Thomas&lt;/author&gt;&lt;author&gt;Moorman, Brian J&lt;/author&gt;&lt;author&gt;Kutz, Susan J&lt;/author&gt;&lt;/authors&gt;&lt;/contributors&gt;&lt;titles&gt;&lt;title&gt;Diet and habitat of mountain woodland caribou inferred from dung preserved in 5000-year-old alpine ice in the Selwyn Mountains, Northwest Territories, Canada&lt;/title&gt;&lt;secondary-title&gt;Arctic&lt;/secondary-title&gt;&lt;/titles&gt;&lt;periodical&gt;&lt;full-title&gt;Arctic&lt;/full-title&gt;&lt;/periodical&gt;&lt;pages&gt;59-79&lt;/pages&gt;&lt;volume&gt;65&lt;/volume&gt;&lt;number&gt;5&lt;/number&gt;&lt;dates&gt;&lt;year&gt;2012&lt;/year&gt;&lt;/dates&gt;&lt;isbn&gt;1923-1245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</w:rPr>
              <w:t>Galloway et al. (2012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modern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62°58’12.4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29°27’42.2”W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Caribou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Selwyn B (KfTe-1-C2-1)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Galloway&lt;/Author&gt;&lt;Year&gt;2012&lt;/Year&gt;&lt;RecNum&gt;482&lt;/RecNum&gt;&lt;DisplayText&gt;Galloway et al. (2012)&lt;/DisplayText&gt;&lt;record&gt;&lt;rec-number&gt;482&lt;/rec-number&gt;&lt;foreign-keys&gt;&lt;key app="EN" db-id="02ssfx092fzrw4ep25h5ps2i9ewf5xavt255" timestamp="1553702634"&gt;482&lt;/key&gt;&lt;/foreign-keys&gt;&lt;ref-type name="Journal Article"&gt;17&lt;/ref-type&gt;&lt;contributors&gt;&lt;authors&gt;&lt;author&gt;Galloway, Jennifer M&lt;/author&gt;&lt;author&gt;Adamczewski, Jan&lt;/author&gt;&lt;author&gt;Schock, Danna M&lt;/author&gt;&lt;author&gt;Andrews, Thomas D&lt;/author&gt;&lt;author&gt;MacKay, Glen&lt;/author&gt;&lt;author&gt;Bowyer, Vandy E&lt;/author&gt;&lt;author&gt;Meulendyk, Thomas&lt;/author&gt;&lt;author&gt;Moorman, Brian J&lt;/author&gt;&lt;author&gt;Kutz, Susan J&lt;/author&gt;&lt;/authors&gt;&lt;/contributors&gt;&lt;titles&gt;&lt;title&gt;Diet and habitat of mountain woodland caribou inferred from dung preserved in 5000-year-old alpine ice in the Selwyn Mountains, Northwest Territories, Canada&lt;/title&gt;&lt;secondary-title&gt;Arctic&lt;/secondary-title&gt;&lt;/titles&gt;&lt;periodical&gt;&lt;full-title&gt;Arctic&lt;/full-title&gt;&lt;/periodical&gt;&lt;pages&gt;59-79&lt;/pages&gt;&lt;volume&gt;65&lt;/volume&gt;&lt;number&gt;5&lt;/number&gt;&lt;dates&gt;&lt;year&gt;2012&lt;/year&gt;&lt;/dates&gt;&lt;isbn&gt;1923-1245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</w:rPr>
              <w:t>Galloway et al. (2012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7A2E81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,545 - 1,415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Beta-240104</w:t>
            </w:r>
            <w:r w:rsidR="00DA27BD">
              <w:rPr>
                <w:rFonts w:asciiTheme="minorHAnsi" w:hAnsiTheme="minorHAnsi" w:cstheme="minorHAnsi"/>
                <w:sz w:val="18"/>
                <w:szCs w:val="18"/>
              </w:rPr>
              <w:t xml:space="preserve"> faeces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62°58’12.4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29°27’42.2”W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Caribou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Selwyn C (KfTe-1-C1-3)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Galloway&lt;/Author&gt;&lt;Year&gt;2012&lt;/Year&gt;&lt;RecNum&gt;482&lt;/RecNum&gt;&lt;DisplayText&gt;Galloway et al. (2012)&lt;/DisplayText&gt;&lt;record&gt;&lt;rec-number&gt;482&lt;/rec-number&gt;&lt;foreign-keys&gt;&lt;key app="EN" db-id="02ssfx092fzrw4ep25h5ps2i9ewf5xavt255" timestamp="1553702634"&gt;482&lt;/key&gt;&lt;/foreign-keys&gt;&lt;ref-type name="Journal Article"&gt;17&lt;/ref-type&gt;&lt;contributors&gt;&lt;authors&gt;&lt;author&gt;Galloway, Jennifer M&lt;/author&gt;&lt;author&gt;Adamczewski, Jan&lt;/author&gt;&lt;author&gt;Schock, Danna M&lt;/author&gt;&lt;author&gt;Andrews, Thomas D&lt;/author&gt;&lt;author&gt;MacKay, Glen&lt;/author&gt;&lt;author&gt;Bowyer, Vandy E&lt;/author&gt;&lt;author&gt;Meulendyk, Thomas&lt;/author&gt;&lt;author&gt;Moorman, Brian J&lt;/author&gt;&lt;author&gt;Kutz, Susan J&lt;/author&gt;&lt;/authors&gt;&lt;/contributors&gt;&lt;titles&gt;&lt;title&gt;Diet and habitat of mountain woodland caribou inferred from dung preserved in 5000-year-old alpine ice in the Selwyn Mountains, Northwest Territories, Canada&lt;/title&gt;&lt;secondary-title&gt;Arctic&lt;/secondary-title&gt;&lt;/titles&gt;&lt;periodical&gt;&lt;full-title&gt;Arctic&lt;/full-title&gt;&lt;/periodical&gt;&lt;pages&gt;59-79&lt;/pages&gt;&lt;volume&gt;65&lt;/volume&gt;&lt;number&gt;5&lt;/number&gt;&lt;dates&gt;&lt;year&gt;2012&lt;/year&gt;&lt;/dates&gt;&lt;isbn&gt;1923-1245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</w:rPr>
              <w:t>Galloway et al. (2012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7A2E81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7A2E81">
              <w:rPr>
                <w:rFonts w:asciiTheme="minorHAnsi" w:hAnsiTheme="minorHAnsi" w:cstheme="minorHAnsi"/>
                <w:sz w:val="18"/>
                <w:szCs w:val="18"/>
              </w:rPr>
              <w:t>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7A2E81">
              <w:rPr>
                <w:rFonts w:asciiTheme="minorHAnsi" w:hAnsiTheme="minorHAnsi" w:cstheme="minorHAnsi"/>
                <w:sz w:val="18"/>
                <w:szCs w:val="18"/>
              </w:rPr>
              <w:t>995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7A2E81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7A2E81">
              <w:rPr>
                <w:rFonts w:asciiTheme="minorHAnsi" w:hAnsiTheme="minorHAnsi" w:cstheme="minorHAnsi"/>
                <w:sz w:val="18"/>
                <w:szCs w:val="18"/>
              </w:rPr>
              <w:t>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7A2E81">
              <w:rPr>
                <w:rFonts w:asciiTheme="minorHAnsi" w:hAnsiTheme="minorHAnsi" w:cstheme="minorHAnsi"/>
                <w:sz w:val="18"/>
                <w:szCs w:val="18"/>
              </w:rPr>
              <w:t>88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Beta-240102</w:t>
            </w:r>
            <w:r w:rsidR="00DA27BD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BA707D">
              <w:rPr>
                <w:rFonts w:asciiTheme="minorHAnsi" w:hAnsiTheme="minorHAnsi" w:cstheme="minorHAnsi"/>
                <w:sz w:val="18"/>
                <w:szCs w:val="18"/>
              </w:rPr>
              <w:t>faeces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62°58’12.4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29°27’42.2”W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Horse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Oyogas Yar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gQXV0aG9yWWVhcj0iMSI+PEF1dGhvcj5HcmF2ZW5kZWVsPC9BdXRob3I+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</w:fldData>
              </w:fldChar>
            </w: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instrText xml:space="preserve"> ADDIN EN.CITE 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gQXV0aG9yWWVhcj0iMSI+PEF1dGhvcj5HcmF2ZW5kZWVsPC9BdXRob3I+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</w:fldData>
              </w:fldChar>
            </w: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instrText xml:space="preserve"> ADDIN EN.CITE.DATA 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  <w:lang w:val="nl-NL"/>
              </w:rPr>
              <w:t>Boeskorov et al. (2014); Gravendeel et al. (2014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DA5D0C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DA5D0C">
              <w:rPr>
                <w:rFonts w:asciiTheme="minorHAnsi" w:hAnsiTheme="minorHAnsi" w:cstheme="minorHAnsi"/>
                <w:sz w:val="18"/>
                <w:szCs w:val="18"/>
              </w:rPr>
              <w:t>5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DA5D0C">
              <w:rPr>
                <w:rFonts w:asciiTheme="minorHAnsi" w:hAnsiTheme="minorHAnsi" w:cstheme="minorHAnsi"/>
                <w:sz w:val="18"/>
                <w:szCs w:val="18"/>
              </w:rPr>
              <w:t>445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DA5D0C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DA5D0C">
              <w:rPr>
                <w:rFonts w:asciiTheme="minorHAnsi" w:hAnsiTheme="minorHAnsi" w:cstheme="minorHAnsi"/>
                <w:sz w:val="18"/>
                <w:szCs w:val="18"/>
              </w:rPr>
              <w:t>5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DA5D0C">
              <w:rPr>
                <w:rFonts w:asciiTheme="minorHAnsi" w:hAnsiTheme="minorHAnsi" w:cstheme="minorHAnsi"/>
                <w:sz w:val="18"/>
                <w:szCs w:val="18"/>
              </w:rPr>
              <w:t>31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54020</w:t>
            </w:r>
            <w:r w:rsidR="00413A17">
              <w:rPr>
                <w:rFonts w:asciiTheme="minorHAnsi" w:hAnsiTheme="minorHAnsi" w:cstheme="minorHAnsi"/>
                <w:sz w:val="18"/>
                <w:szCs w:val="18"/>
              </w:rPr>
              <w:t xml:space="preserve"> bone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72°40’49.42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42°50’38.33”E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Bison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 xml:space="preserve">Yakutia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b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ison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gQXV0aG9yWWVhcj0iMSI+PEF1dGhvcj5WYW4gR2VlbDwvQXV0aG9yPjxZ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</w:fldData>
              </w:fldChar>
            </w: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instrText xml:space="preserve"> ADDIN EN.CITE 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>
                <w:fldData xml:space="preserve">PEVuZE5vdGU+PENpdGUgQXV0aG9yWWVhcj0iMSI+PEF1dGhvcj5WYW4gR2VlbDwvQXV0aG9yPjxZ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</w:fldData>
              </w:fldChar>
            </w: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instrText xml:space="preserve"> ADDIN EN.CITE.DATA 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  <w:lang w:val="nl-NL"/>
              </w:rPr>
              <w:t>Boeskorov et al. (2014); van Geel et al. (2014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Default="00413B42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413B42">
              <w:rPr>
                <w:rFonts w:asciiTheme="minorHAnsi" w:hAnsiTheme="minorHAnsi" w:cstheme="minorHAnsi"/>
                <w:sz w:val="18"/>
                <w:szCs w:val="18"/>
              </w:rPr>
              <w:t>10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413B42">
              <w:rPr>
                <w:rFonts w:asciiTheme="minorHAnsi" w:hAnsiTheme="minorHAnsi" w:cstheme="minorHAnsi"/>
                <w:sz w:val="18"/>
                <w:szCs w:val="18"/>
              </w:rPr>
              <w:t>580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413B42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413B42">
              <w:rPr>
                <w:rFonts w:asciiTheme="minorHAnsi" w:hAnsiTheme="minorHAnsi" w:cstheme="minorHAnsi"/>
                <w:sz w:val="18"/>
                <w:szCs w:val="18"/>
              </w:rPr>
              <w:t>10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413B42">
              <w:rPr>
                <w:rFonts w:asciiTheme="minorHAnsi" w:hAnsiTheme="minorHAnsi" w:cstheme="minorHAnsi"/>
                <w:sz w:val="18"/>
                <w:szCs w:val="18"/>
              </w:rPr>
              <w:t>425</w:t>
            </w:r>
          </w:p>
          <w:p w:rsidR="00C7470A" w:rsidRPr="006D4687" w:rsidRDefault="00C7470A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0,570 - 10,415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53290</w:t>
            </w:r>
            <w:r w:rsidR="00413A17">
              <w:rPr>
                <w:rFonts w:asciiTheme="minorHAnsi" w:hAnsiTheme="minorHAnsi" w:cstheme="minorHAnsi"/>
                <w:sz w:val="18"/>
                <w:szCs w:val="18"/>
              </w:rPr>
              <w:t xml:space="preserve"> bone</w:t>
            </w:r>
          </w:p>
          <w:p w:rsidR="00413A17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53292</w:t>
            </w:r>
            <w:r w:rsidR="00C716DE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413A17">
              <w:rPr>
                <w:rFonts w:asciiTheme="minorHAnsi" w:hAnsiTheme="minorHAnsi" w:cstheme="minorHAnsi"/>
                <w:sz w:val="18"/>
                <w:szCs w:val="18"/>
              </w:rPr>
              <w:t>hair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72°17’30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40°54’05”E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Woolly mammoth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Cape Blossom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van Geel&lt;/Author&gt;&lt;Year&gt;2011&lt;/Year&gt;&lt;RecNum&gt;365&lt;/RecNum&gt;&lt;DisplayText&gt;van Geel et al. (2011)&lt;/DisplayText&gt;&lt;record&gt;&lt;rec-number&gt;365&lt;/rec-number&gt;&lt;foreign-keys&gt;&lt;key app="EN" db-id="fp92faz2ndx2ppe2rf3v0sdm9t9twswr9es0" timestamp="1558702407"&gt;365&lt;/key&gt;&lt;/foreign-keys&gt;&lt;ref-type name="Journal Article"&gt;17&lt;/ref-type&gt;&lt;contributors&gt;&lt;authors&gt;&lt;author&gt;van Geel, Bas&lt;/author&gt;&lt;author&gt;Guthrie, R Dale&lt;/author&gt;&lt;author&gt;Altmann, Jens G&lt;/author&gt;&lt;author&gt;Broekens, Peter&lt;/author&gt;&lt;author&gt;Bull, Ian D&lt;/author&gt;&lt;author&gt;Gill, Fiona L&lt;/author&gt;&lt;author&gt;Jansen, Boris&lt;/author&gt;&lt;author&gt;Nieman, Aline M&lt;/author&gt;&lt;author&gt;Gravendeel, Barbara&lt;/author&gt;&lt;/authors&gt;&lt;/contributors&gt;&lt;titles&gt;&lt;title&gt;Mycological evidence of coprophagy from the feces of an Alaskan Late Glacial mammoth&lt;/title&gt;&lt;secondary-title&gt;Quaternary Science Reviews&lt;/secondary-title&gt;&lt;/titles&gt;&lt;periodical&gt;&lt;full-title&gt;Quaternary Science Reviews&lt;/full-title&gt;&lt;abbr-1&gt;Quaternary Sci Rev&lt;/abbr-1&gt;&lt;/periodical&gt;&lt;pages&gt;2289-2303&lt;/pages&gt;&lt;volume&gt;30&lt;/volume&gt;&lt;number&gt;17-18&lt;/number&gt;&lt;dates&gt;&lt;year&gt;2011&lt;/year&gt;&lt;/dates&gt;&lt;isbn&gt;0277-3791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</w:rPr>
              <w:t>van Geel et al. (2011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937F7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937F76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14</w:t>
            </w: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,</w:t>
            </w:r>
            <w:r w:rsidRPr="00937F76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790</w:t>
            </w: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</w:t>
            </w:r>
            <w:r w:rsidRPr="00937F76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-</w:t>
            </w: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</w:t>
            </w:r>
            <w:r w:rsidRPr="00937F76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14</w:t>
            </w: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,</w:t>
            </w:r>
            <w:r w:rsidRPr="00937F76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085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AA-77015</w:t>
            </w:r>
            <w:r w:rsidR="00D30F97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="006E0A9D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faeces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66°44’0’’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162°29’0’’W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Woolly mammoth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Yukagir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van Geel&lt;/Author&gt;&lt;Year&gt;2008&lt;/Year&gt;&lt;RecNum&gt;335&lt;/RecNum&gt;&lt;DisplayText&gt;van Geel et al. (2008)&lt;/DisplayText&gt;&lt;record&gt;&lt;rec-number&gt;335&lt;/rec-number&gt;&lt;foreign-keys&gt;&lt;key app="EN" db-id="fp92faz2ndx2ppe2rf3v0sdm9t9twswr9es0" timestamp="1558702403"&gt;335&lt;/key&gt;&lt;/foreign-keys&gt;&lt;ref-type name="Journal Article"&gt;17&lt;/ref-type&gt;&lt;contributors&gt;&lt;authors&gt;&lt;author&gt;van Geel, Bas&lt;/author&gt;&lt;author&gt;Aptroot, André&lt;/author&gt;&lt;author&gt;Baittinger, Claudia&lt;/author&gt;&lt;author&gt;Birks, Hilary H&lt;/author&gt;&lt;author&gt;Bull, Ian D&lt;/author&gt;&lt;author&gt;Cross, Hugh B&lt;/author&gt;&lt;author&gt;Evershed, Richard P&lt;/author&gt;&lt;author&gt;Gravendeel, Barbara&lt;/author&gt;&lt;author&gt;Kompanje, Erwin J.O.&lt;/author&gt;&lt;author&gt;Kuperus, Peter&lt;/author&gt;&lt;author&gt;Mol, D.&lt;/author&gt;&lt;author&gt;Nierop, Klaas G.J.&lt;/author&gt;&lt;author&gt;Pals, Jan Peter&lt;/author&gt;&lt;author&gt;Tikhonov, Alexei N.&lt;/author&gt;&lt;author&gt;van Reenen, Guido&lt;/author&gt;&lt;author&gt;van Tienderen, Peter H.&lt;/author&gt;&lt;/authors&gt;&lt;/contributors&gt;&lt;titles&gt;&lt;title&gt;The ecological implications of a Yakutian mammoth&amp;apos;s last meal&lt;/title&gt;&lt;secondary-title&gt;Quaternary Research&lt;/secondary-title&gt;&lt;/titles&gt;&lt;periodical&gt;&lt;full-title&gt;Quaternary Research&lt;/full-title&gt;&lt;/periodical&gt;&lt;pages&gt;361-376&lt;/pages&gt;&lt;volume&gt;69&lt;/volume&gt;&lt;number&gt;3&lt;/number&gt;&lt;dates&gt;&lt;year&gt;2008&lt;/year&gt;&lt;/dates&gt;&lt;isbn&gt;0033-5894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18"/>
                <w:szCs w:val="18"/>
              </w:rPr>
              <w:t>van Geel et al. (2008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9547F2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9547F2">
              <w:rPr>
                <w:rFonts w:asciiTheme="minorHAnsi" w:hAnsiTheme="minorHAnsi" w:cstheme="minorHAnsi"/>
                <w:sz w:val="18"/>
                <w:szCs w:val="18"/>
              </w:rPr>
              <w:t>2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547F2">
              <w:rPr>
                <w:rFonts w:asciiTheme="minorHAnsi" w:hAnsiTheme="minorHAnsi" w:cstheme="minorHAnsi"/>
                <w:sz w:val="18"/>
                <w:szCs w:val="18"/>
              </w:rPr>
              <w:t>765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9547F2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9547F2">
              <w:rPr>
                <w:rFonts w:asciiTheme="minorHAnsi" w:hAnsiTheme="minorHAnsi" w:cstheme="minorHAnsi"/>
                <w:sz w:val="18"/>
                <w:szCs w:val="18"/>
              </w:rPr>
              <w:t>22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547F2">
              <w:rPr>
                <w:rFonts w:asciiTheme="minorHAnsi" w:hAnsiTheme="minorHAnsi" w:cstheme="minorHAnsi"/>
                <w:sz w:val="18"/>
                <w:szCs w:val="18"/>
              </w:rPr>
              <w:t>445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24288</w:t>
            </w:r>
            <w:r w:rsidR="00C716DE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6747A8">
              <w:rPr>
                <w:rFonts w:asciiTheme="minorHAnsi" w:hAnsiTheme="minorHAnsi" w:cstheme="minorHAnsi"/>
                <w:sz w:val="18"/>
                <w:szCs w:val="18"/>
              </w:rPr>
              <w:t>hair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71°52’9</w:t>
            </w:r>
            <w:r w:rsidR="005559F0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88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40°34’8</w:t>
            </w:r>
            <w:r w:rsidR="005559F0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73”E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Woolly mammoth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Adycha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This study</w:t>
            </w:r>
          </w:p>
        </w:tc>
        <w:tc>
          <w:tcPr>
            <w:tcW w:w="1418" w:type="dxa"/>
          </w:tcPr>
          <w:p w:rsidR="003C7646" w:rsidRPr="006D4687" w:rsidRDefault="008F09D3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25,765 - 25,36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67394</w:t>
            </w:r>
            <w:r w:rsidR="006747A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4B46CF">
              <w:rPr>
                <w:rFonts w:asciiTheme="minorHAnsi" w:hAnsiTheme="minorHAnsi" w:cstheme="minorHAnsi"/>
                <w:sz w:val="18"/>
                <w:szCs w:val="18"/>
              </w:rPr>
              <w:t>faeces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67°57’3.44’’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35°25’52.39’’E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Horse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Yukon Horse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 AuthorYear="1"&gt;&lt;Author&gt;Harington&lt;/Author&gt;&lt;Year&gt;1996&lt;/Year&gt;&lt;RecNum&gt;435&lt;/RecNum&gt;&lt;DisplayText&gt;Harington and Eggleston-Stott (1996)&lt;/DisplayText&gt;&lt;record&gt;&lt;rec-number&gt;435&lt;/rec-number&gt;&lt;foreign-keys&gt;&lt;key app="EN" db-id="fp92faz2ndx2ppe2rf3v0sdm9t9twswr9es0" timestamp="1558702418"&gt;435&lt;/key&gt;&lt;/foreign-keys&gt;&lt;ref-type name="Journal Article"&gt;17&lt;/ref-type&gt;&lt;contributors&gt;&lt;authors&gt;&lt;author&gt;Harington, CR&lt;/author&gt;&lt;author&gt;Eggleston-Stott, M&lt;/author&gt;&lt;/authors&gt;&lt;/contributors&gt;&lt;titles&gt;&lt;title&gt;Partial carcass of a small Pleistocene horse from Last Chance Creek near Dawson City, Yukon&lt;/title&gt;&lt;secondary-title&gt;Current Research in the Pleistocene&lt;/secondary-title&gt;&lt;/titles&gt;&lt;periodical&gt;&lt;full-title&gt;Current Research in the Pleistocene&lt;/full-title&gt;&lt;/periodical&gt;&lt;pages&gt;105-107&lt;/pages&gt;&lt;volume&gt;13&lt;/volume&gt;&lt;dates&gt;&lt;year&gt;1996&lt;/year&gt;&lt;/dates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>
              <w:rPr>
                <w:rFonts w:asciiTheme="minorHAnsi" w:hAnsiTheme="minorHAnsi" w:cstheme="minorHAnsi"/>
                <w:noProof/>
                <w:sz w:val="18"/>
                <w:szCs w:val="18"/>
              </w:rPr>
              <w:t>Harington and Eggleston-Stott (1996)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418" w:type="dxa"/>
          </w:tcPr>
          <w:p w:rsidR="003C7646" w:rsidRPr="006D4687" w:rsidRDefault="00B276F7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31,225 - </w:t>
            </w:r>
            <w:r w:rsidR="003C7646" w:rsidRPr="006D4687">
              <w:rPr>
                <w:rFonts w:asciiTheme="minorHAnsi" w:hAnsiTheme="minorHAnsi" w:cstheme="minorHAnsi"/>
                <w:sz w:val="18"/>
                <w:szCs w:val="18"/>
              </w:rPr>
              <w:t>30,56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Beta-67407</w:t>
            </w:r>
            <w:r w:rsidR="004B46CF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CD3201">
              <w:rPr>
                <w:rFonts w:asciiTheme="minorHAnsi" w:hAnsiTheme="minorHAnsi" w:cstheme="minorHAnsi"/>
                <w:sz w:val="18"/>
                <w:szCs w:val="18"/>
              </w:rPr>
              <w:t>bone</w:t>
            </w:r>
          </w:p>
        </w:tc>
        <w:tc>
          <w:tcPr>
            <w:tcW w:w="1559" w:type="dxa"/>
          </w:tcPr>
          <w:p w:rsidR="003C7646" w:rsidRPr="006D4687" w:rsidRDefault="003A3710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64</w:t>
            </w:r>
            <w:r w:rsidR="003C7646" w:rsidRPr="006D4687">
              <w:rPr>
                <w:rFonts w:asciiTheme="minorHAnsi" w:hAnsiTheme="minorHAnsi" w:cstheme="minorHAnsi"/>
                <w:sz w:val="18"/>
                <w:szCs w:val="18"/>
              </w:rPr>
              <w:t>°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00</w:t>
            </w:r>
            <w:r w:rsidR="003C7646" w:rsidRPr="006D4687">
              <w:rPr>
                <w:rFonts w:asciiTheme="minorHAnsi" w:hAnsiTheme="minorHAnsi" w:cstheme="minorHAnsi"/>
                <w:sz w:val="18"/>
                <w:szCs w:val="18"/>
              </w:rPr>
              <w:t>’N</w:t>
            </w:r>
          </w:p>
          <w:p w:rsidR="003C7646" w:rsidRPr="006D4687" w:rsidRDefault="003A3710" w:rsidP="003A3710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139</w:t>
            </w:r>
            <w:r w:rsidR="003C7646" w:rsidRPr="006D4687">
              <w:rPr>
                <w:rFonts w:asciiTheme="minorHAnsi" w:hAnsiTheme="minorHAnsi" w:cstheme="minorHAnsi"/>
                <w:sz w:val="18"/>
                <w:szCs w:val="18"/>
              </w:rPr>
              <w:t>°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0</w:t>
            </w:r>
            <w:r w:rsidR="003C7646" w:rsidRPr="006D4687">
              <w:rPr>
                <w:rFonts w:asciiTheme="minorHAnsi" w:hAnsiTheme="minorHAnsi" w:cstheme="minorHAnsi"/>
                <w:sz w:val="18"/>
                <w:szCs w:val="18"/>
              </w:rPr>
              <w:t>’W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Woolly mammoth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Abyland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This study</w:t>
            </w:r>
          </w:p>
        </w:tc>
        <w:tc>
          <w:tcPr>
            <w:tcW w:w="1418" w:type="dxa"/>
          </w:tcPr>
          <w:p w:rsidR="003C7646" w:rsidRPr="006D4687" w:rsidRDefault="00B276F7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32,995 - 32,215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GrA-67393</w:t>
            </w:r>
            <w:r w:rsidR="003F63F7">
              <w:rPr>
                <w:rFonts w:asciiTheme="minorHAnsi" w:hAnsiTheme="minorHAnsi" w:cstheme="minorHAnsi"/>
                <w:sz w:val="18"/>
                <w:szCs w:val="18"/>
              </w:rPr>
              <w:t xml:space="preserve"> faeces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68°13’1</w:t>
            </w:r>
            <w:r w:rsidR="005559F0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92’’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46°51’1</w:t>
            </w:r>
            <w:r w:rsidR="005559F0">
              <w:rPr>
                <w:rFonts w:asciiTheme="minorHAnsi" w:hAnsiTheme="minorHAnsi" w:cstheme="minorHAnsi"/>
                <w:sz w:val="18"/>
                <w:szCs w:val="18"/>
              </w:rPr>
              <w:t>.</w:t>
            </w: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88’’E</w:t>
            </w:r>
          </w:p>
        </w:tc>
      </w:tr>
      <w:tr w:rsidR="003C7646" w:rsidRPr="006D4687" w:rsidTr="00A77744">
        <w:tc>
          <w:tcPr>
            <w:tcW w:w="1606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Woolly mammoth</w:t>
            </w:r>
          </w:p>
        </w:tc>
        <w:tc>
          <w:tcPr>
            <w:tcW w:w="1464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Maly Lyakhovsky</w:t>
            </w:r>
          </w:p>
        </w:tc>
        <w:tc>
          <w:tcPr>
            <w:tcW w:w="2170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This study</w:t>
            </w:r>
          </w:p>
        </w:tc>
        <w:tc>
          <w:tcPr>
            <w:tcW w:w="1418" w:type="dxa"/>
          </w:tcPr>
          <w:p w:rsidR="003C7646" w:rsidRDefault="00067CF9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33,165 - 32,260</w:t>
            </w:r>
          </w:p>
          <w:p w:rsidR="00413A17" w:rsidRPr="00413A17" w:rsidRDefault="00413A17" w:rsidP="00413A17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33,640 - 33,11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GrA-60021</w:t>
            </w:r>
            <w:r w:rsidR="003F63F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hair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GrA-60044</w:t>
            </w:r>
            <w:r w:rsidR="003F63F7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bone</w:t>
            </w:r>
          </w:p>
        </w:tc>
        <w:tc>
          <w:tcPr>
            <w:tcW w:w="1559" w:type="dxa"/>
          </w:tcPr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74°39’36”N</w:t>
            </w:r>
          </w:p>
          <w:p w:rsidR="003C7646" w:rsidRPr="006D4687" w:rsidRDefault="003C7646" w:rsidP="006218AD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6D4687">
              <w:rPr>
                <w:rFonts w:asciiTheme="minorHAnsi" w:hAnsiTheme="minorHAnsi" w:cstheme="minorHAnsi"/>
                <w:sz w:val="18"/>
                <w:szCs w:val="18"/>
              </w:rPr>
              <w:t>141°59’14”E</w:t>
            </w:r>
          </w:p>
        </w:tc>
      </w:tr>
    </w:tbl>
    <w:p w:rsidR="003C7646" w:rsidRPr="006D4687" w:rsidRDefault="003C7646" w:rsidP="003C7646">
      <w:pPr>
        <w:autoSpaceDE w:val="0"/>
        <w:autoSpaceDN w:val="0"/>
        <w:adjustRightInd w:val="0"/>
        <w:rPr>
          <w:rFonts w:asciiTheme="minorHAnsi" w:hAnsiTheme="minorHAnsi" w:cstheme="minorHAnsi"/>
        </w:rPr>
      </w:pPr>
    </w:p>
    <w:p w:rsidR="003C7646" w:rsidRPr="006D4687" w:rsidRDefault="003C7646" w:rsidP="003C7646">
      <w:pPr>
        <w:autoSpaceDE w:val="0"/>
        <w:autoSpaceDN w:val="0"/>
        <w:adjustRightInd w:val="0"/>
        <w:rPr>
          <w:rFonts w:asciiTheme="minorHAnsi" w:hAnsiTheme="minorHAnsi" w:cstheme="minorHAnsi"/>
          <w:b/>
        </w:rPr>
      </w:pPr>
      <w:r w:rsidRPr="006D4687">
        <w:rPr>
          <w:rFonts w:asciiTheme="minorHAnsi" w:hAnsiTheme="minorHAnsi" w:cstheme="minorHAnsi"/>
        </w:rPr>
        <w:br w:type="page"/>
      </w:r>
    </w:p>
    <w:p w:rsidR="003C7646" w:rsidRPr="006D4687" w:rsidRDefault="003C7646" w:rsidP="003C7646">
      <w:pPr>
        <w:pStyle w:val="Heading2"/>
      </w:pPr>
      <w:bookmarkStart w:id="2" w:name="_Toc75021588"/>
      <w:r w:rsidRPr="006D4687">
        <w:lastRenderedPageBreak/>
        <w:t>S2. Abyland and Adycha sample identity confirmation</w:t>
      </w:r>
      <w:bookmarkEnd w:id="2"/>
    </w:p>
    <w:p w:rsidR="003C7646" w:rsidRPr="006D4687" w:rsidRDefault="003C7646" w:rsidP="003C7646">
      <w:pPr>
        <w:pStyle w:val="NoSpacing"/>
        <w:jc w:val="both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</w:rPr>
        <w:t>The ident</w:t>
      </w:r>
      <w:r>
        <w:rPr>
          <w:rFonts w:asciiTheme="minorHAnsi" w:hAnsiTheme="minorHAnsi" w:cstheme="minorHAnsi"/>
        </w:rPr>
        <w:t>ity of the Adycha faecal sample</w:t>
      </w:r>
      <w:r w:rsidRPr="006D4687">
        <w:rPr>
          <w:rFonts w:asciiTheme="minorHAnsi" w:hAnsiTheme="minorHAnsi" w:cstheme="minorHAnsi"/>
        </w:rPr>
        <w:t xml:space="preserve"> was confirmed using specifically designed primers, while for Abyland a previously published primer pair was used </w:t>
      </w:r>
      <w:r w:rsidRPr="006D4687">
        <w:rPr>
          <w:rFonts w:asciiTheme="minorHAnsi" w:hAnsiTheme="minorHAnsi" w:cstheme="minorHAnsi"/>
        </w:rPr>
        <w:fldChar w:fldCharType="begin"/>
      </w:r>
      <w:r w:rsidRPr="006D4687">
        <w:rPr>
          <w:rFonts w:asciiTheme="minorHAnsi" w:hAnsiTheme="minorHAnsi" w:cstheme="minorHAnsi"/>
        </w:rPr>
        <w:instrText xml:space="preserve"> ADDIN EN.CITE &lt;EndNote&gt;&lt;Cite&gt;&lt;Author&gt;Barnes&lt;/Author&gt;&lt;Year&gt;2007&lt;/Year&gt;&lt;RecNum&gt;785&lt;/RecNum&gt;&lt;Prefix&gt;Table S2`; &lt;/Prefix&gt;&lt;DisplayText&gt;(Table S2; Barnes et al., 2007)&lt;/DisplayText&gt;&lt;record&gt;&lt;rec-number&gt;785&lt;/rec-number&gt;&lt;foreign-keys&gt;&lt;key app="EN" db-id="fp92faz2ndx2ppe2rf3v0sdm9t9twswr9es0" timestamp="1610897972"&gt;785&lt;/key&gt;&lt;/foreign-keys&gt;&lt;ref-type name="Journal Article"&gt;17&lt;/ref-type&gt;&lt;contributors&gt;&lt;authors&gt;&lt;author&gt;Barnes, Ian&lt;/author&gt;&lt;author&gt;Shapiro, Beth&lt;/author&gt;&lt;author&gt;Lister, Adrian&lt;/author&gt;&lt;author&gt;Kuznetsova, Tatiana&lt;/author&gt;&lt;author&gt;Sher, Andrei&lt;/author&gt;&lt;author&gt;Guthrie, Dale&lt;/author&gt;&lt;author&gt;Thomas, Mark G&lt;/author&gt;&lt;/authors&gt;&lt;/contributors&gt;&lt;titles&gt;&lt;title&gt;&lt;style face="normal" font="default" size="100%"&gt;Genetic structure and extinction of the woolly mammoth, &lt;/style&gt;&lt;style face="italic" font="default" size="100%"&gt;Mammuthus primigenius&lt;/style&gt;&lt;/title&gt;&lt;secondary-title&gt;Current Biology&lt;/secondary-title&gt;&lt;/titles&gt;&lt;periodical&gt;&lt;full-title&gt;Current Biology&lt;/full-title&gt;&lt;/periodical&gt;&lt;pages&gt;1072-1075&lt;/pages&gt;&lt;volume&gt;17&lt;/volume&gt;&lt;number&gt;12&lt;/number&gt;&lt;dates&gt;&lt;year&gt;2007&lt;/year&gt;&lt;/dates&gt;&lt;isbn&gt;0960-9822&lt;/isbn&gt;&lt;urls&gt;&lt;/urls&gt;&lt;/record&gt;&lt;/Cite&gt;&lt;/EndNote&gt;</w:instrText>
      </w:r>
      <w:r w:rsidRPr="006D4687">
        <w:rPr>
          <w:rFonts w:asciiTheme="minorHAnsi" w:hAnsiTheme="minorHAnsi" w:cstheme="minorHAnsi"/>
        </w:rPr>
        <w:fldChar w:fldCharType="separate"/>
      </w:r>
      <w:r w:rsidRPr="006D4687">
        <w:rPr>
          <w:rFonts w:asciiTheme="minorHAnsi" w:hAnsiTheme="minorHAnsi" w:cstheme="minorHAnsi"/>
          <w:noProof/>
        </w:rPr>
        <w:t>(Table S2; Barnes et al., 2007)</w:t>
      </w:r>
      <w:r w:rsidRPr="006D4687">
        <w:rPr>
          <w:rFonts w:asciiTheme="minorHAnsi" w:hAnsiTheme="minorHAnsi" w:cstheme="minorHAnsi"/>
        </w:rPr>
        <w:fldChar w:fldCharType="end"/>
      </w:r>
      <w:r w:rsidRPr="006D4687">
        <w:rPr>
          <w:rFonts w:asciiTheme="minorHAnsi" w:hAnsiTheme="minorHAnsi" w:cstheme="minorHAnsi"/>
        </w:rPr>
        <w:t xml:space="preserve">. Subsamples (volume ca. 1 ml) were ground in a Retsch CryoMill at -196°C in a dedicated ancient DNA lab. DNA was extracted using silica-based extraction protocol of </w:t>
      </w:r>
      <w:r w:rsidRPr="006D4687">
        <w:rPr>
          <w:rFonts w:asciiTheme="minorHAnsi" w:hAnsiTheme="minorHAnsi" w:cstheme="minorHAnsi"/>
        </w:rPr>
        <w:fldChar w:fldCharType="begin"/>
      </w:r>
      <w:r w:rsidRPr="006D4687">
        <w:rPr>
          <w:rFonts w:asciiTheme="minorHAnsi" w:hAnsiTheme="minorHAnsi" w:cstheme="minorHAnsi"/>
        </w:rPr>
        <w:instrText xml:space="preserve"> ADDIN EN.CITE &lt;EndNote&gt;&lt;Cite AuthorYear="1"&gt;&lt;Author&gt;Rohland&lt;/Author&gt;&lt;Year&gt;2007&lt;/Year&gt;&lt;RecNum&gt;462&lt;/RecNum&gt;&lt;DisplayText&gt;Rohland and Hofreiter (2007)&lt;/DisplayText&gt;&lt;record&gt;&lt;rec-number&gt;462&lt;/rec-number&gt;&lt;foreign-keys&gt;&lt;key app="EN" db-id="fp92faz2ndx2ppe2rf3v0sdm9t9twswr9es0" timestamp="1558702422"&gt;462&lt;/key&gt;&lt;/foreign-keys&gt;&lt;ref-type name="Journal Article"&gt;17&lt;/ref-type&gt;&lt;contributors&gt;&lt;authors&gt;&lt;author&gt;Rohland, N.&lt;/author&gt;&lt;author&gt;Hofreiter, M.&lt;/author&gt;&lt;/authors&gt;&lt;/contributors&gt;&lt;auth-address&gt;Max Planck Institute for Evolutionary Anthropology, Deutscher Platz 6, D-04103 Leipzig, Germany. rohland@eva.mpg.de&lt;/auth-address&gt;&lt;titles&gt;&lt;title&gt;Ancient DNA extraction from bones and teeth&lt;/title&gt;&lt;secondary-title&gt;Nat Protoc&lt;/secondary-title&gt;&lt;/titles&gt;&lt;periodical&gt;&lt;full-title&gt;Nat Protoc&lt;/full-title&gt;&lt;/periodical&gt;&lt;pages&gt;1756-62&lt;/pages&gt;&lt;volume&gt;2&lt;/volume&gt;&lt;number&gt;7&lt;/number&gt;&lt;edition&gt;2007/07/21&lt;/edition&gt;&lt;keywords&gt;&lt;keyword&gt;Animals&lt;/keyword&gt;&lt;keyword&gt;Bone and Bones/*chemistry&lt;/keyword&gt;&lt;keyword&gt;Centrifugation/methods&lt;/keyword&gt;&lt;keyword&gt;DNA/genetics/*isolation &amp;amp; purification&lt;/keyword&gt;&lt;keyword&gt;*Fossils&lt;/keyword&gt;&lt;keyword&gt;Freezing&lt;/keyword&gt;&lt;keyword&gt;Indicators and Reagents&lt;/keyword&gt;&lt;keyword&gt;Polymerase Chain Reaction/methods&lt;/keyword&gt;&lt;keyword&gt;Silicon Dioxide/isolation &amp;amp; purification&lt;/keyword&gt;&lt;keyword&gt;Tooth/*chemistry&lt;/keyword&gt;&lt;/keywords&gt;&lt;dates&gt;&lt;year&gt;2007&lt;/year&gt;&lt;/dates&gt;&lt;isbn&gt;1750-2799 (Electronic)&amp;#xD;1750-2799 (Linking)&lt;/isbn&gt;&lt;accession-num&gt;17641642&lt;/accession-num&gt;&lt;urls&gt;&lt;related-urls&gt;&lt;url&gt;https://www.ncbi.nlm.nih.gov/pubmed/17641642&lt;/url&gt;&lt;/related-urls&gt;&lt;/urls&gt;&lt;electronic-resource-num&gt;10.1038/nprot.2007.247&lt;/electronic-resource-num&gt;&lt;/record&gt;&lt;/Cite&gt;&lt;/EndNote&gt;</w:instrText>
      </w:r>
      <w:r w:rsidRPr="006D4687">
        <w:rPr>
          <w:rFonts w:asciiTheme="minorHAnsi" w:hAnsiTheme="minorHAnsi" w:cstheme="minorHAnsi"/>
        </w:rPr>
        <w:fldChar w:fldCharType="separate"/>
      </w:r>
      <w:r w:rsidRPr="006D4687">
        <w:rPr>
          <w:rFonts w:asciiTheme="minorHAnsi" w:hAnsiTheme="minorHAnsi" w:cstheme="minorHAnsi"/>
        </w:rPr>
        <w:t>Rohland and Hofreiter (2007)</w:t>
      </w:r>
      <w:r w:rsidRPr="006D4687">
        <w:rPr>
          <w:rFonts w:asciiTheme="minorHAnsi" w:hAnsiTheme="minorHAnsi" w:cstheme="minorHAnsi"/>
        </w:rPr>
        <w:fldChar w:fldCharType="end"/>
      </w:r>
      <w:r w:rsidRPr="006D4687">
        <w:rPr>
          <w:rFonts w:asciiTheme="minorHAnsi" w:hAnsiTheme="minorHAnsi" w:cstheme="minorHAnsi"/>
        </w:rPr>
        <w:t>. DNA amplifications were carried out on a Bio-Rad C1000 Touch in 30 µl final volumes. They consisted of 17.8 µl nuclease-free ultrapure water, 6 µl 5X Phire Green reaction buffer, 1.5 µl of each primer, 0.6 µl of dNTPs, 0.6 µl Phire Hot Start II DNA Polymerase and 2 µl DNA sample template. During the PCR a 30 s activation step at 98°C was followed by 40 cycles of 5 s</w:t>
      </w:r>
      <w:r>
        <w:rPr>
          <w:rFonts w:asciiTheme="minorHAnsi" w:hAnsiTheme="minorHAnsi" w:cstheme="minorHAnsi"/>
        </w:rPr>
        <w:t>ec</w:t>
      </w:r>
      <w:r w:rsidRPr="006D4687">
        <w:rPr>
          <w:rFonts w:asciiTheme="minorHAnsi" w:hAnsiTheme="minorHAnsi" w:cstheme="minorHAnsi"/>
        </w:rPr>
        <w:t xml:space="preserve"> at 98°C, 5 s</w:t>
      </w:r>
      <w:r>
        <w:rPr>
          <w:rFonts w:asciiTheme="minorHAnsi" w:hAnsiTheme="minorHAnsi" w:cstheme="minorHAnsi"/>
        </w:rPr>
        <w:t>ec</w:t>
      </w:r>
      <w:r w:rsidRPr="006D4687">
        <w:rPr>
          <w:rFonts w:asciiTheme="minorHAnsi" w:hAnsiTheme="minorHAnsi" w:cstheme="minorHAnsi"/>
        </w:rPr>
        <w:t xml:space="preserve"> annealing at 55°C and 10 s</w:t>
      </w:r>
      <w:r>
        <w:rPr>
          <w:rFonts w:asciiTheme="minorHAnsi" w:hAnsiTheme="minorHAnsi" w:cstheme="minorHAnsi"/>
        </w:rPr>
        <w:t>ec</w:t>
      </w:r>
      <w:r w:rsidRPr="006D4687">
        <w:rPr>
          <w:rFonts w:asciiTheme="minorHAnsi" w:hAnsiTheme="minorHAnsi" w:cstheme="minorHAnsi"/>
        </w:rPr>
        <w:t xml:space="preserve"> at 72°C. The PCR ended with a final extension step at 72°C for 1 min. The products were checked using gel electrophoresis using EtBr staining. The obtained amplicons were Sanger sequenced by BaseClear B.V. (Leiden, The Netherlands) on an ABI3730XL sequencer (Life Technologies). </w:t>
      </w:r>
      <w:r w:rsidRPr="00A345C1">
        <w:rPr>
          <w:rFonts w:asciiTheme="minorHAnsi" w:hAnsiTheme="minorHAnsi" w:cstheme="minorHAnsi"/>
        </w:rPr>
        <w:t>Resulting sequences were matched against reference data in NCBI GenBank using BLAST.</w:t>
      </w:r>
    </w:p>
    <w:p w:rsidR="003C7646" w:rsidRPr="006D4687" w:rsidRDefault="003C7646" w:rsidP="003C7646">
      <w:pPr>
        <w:pStyle w:val="NoSpacing"/>
        <w:jc w:val="both"/>
        <w:rPr>
          <w:rFonts w:asciiTheme="minorHAnsi" w:hAnsiTheme="minorHAnsi" w:cstheme="minorHAnsi"/>
          <w:sz w:val="20"/>
          <w:highlight w:val="yellow"/>
        </w:rPr>
      </w:pPr>
    </w:p>
    <w:tbl>
      <w:tblPr>
        <w:tblStyle w:val="GridTable4-Accent3"/>
        <w:tblpPr w:leftFromText="180" w:rightFromText="180" w:vertAnchor="page" w:horzAnchor="margin" w:tblpXSpec="center" w:tblpY="6630"/>
        <w:tblW w:w="10201" w:type="dxa"/>
        <w:tblLayout w:type="fixed"/>
        <w:tblLook w:val="04A0" w:firstRow="1" w:lastRow="0" w:firstColumn="1" w:lastColumn="0" w:noHBand="0" w:noVBand="1"/>
      </w:tblPr>
      <w:tblGrid>
        <w:gridCol w:w="1555"/>
        <w:gridCol w:w="1417"/>
        <w:gridCol w:w="1985"/>
        <w:gridCol w:w="2835"/>
        <w:gridCol w:w="1134"/>
        <w:gridCol w:w="1275"/>
      </w:tblGrid>
      <w:tr w:rsidR="003C7646" w:rsidRPr="006D4687" w:rsidTr="00222EF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Target taxon</w:t>
            </w:r>
          </w:p>
        </w:tc>
        <w:tc>
          <w:tcPr>
            <w:tcW w:w="1417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DNA Marker</w:t>
            </w:r>
          </w:p>
        </w:tc>
        <w:tc>
          <w:tcPr>
            <w:tcW w:w="1985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Primer Name</w:t>
            </w:r>
          </w:p>
        </w:tc>
        <w:tc>
          <w:tcPr>
            <w:tcW w:w="2835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Primer sequence 5’-3’</w:t>
            </w:r>
          </w:p>
        </w:tc>
        <w:tc>
          <w:tcPr>
            <w:tcW w:w="1134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Amplicon length (bp)</w:t>
            </w:r>
          </w:p>
        </w:tc>
        <w:tc>
          <w:tcPr>
            <w:tcW w:w="1275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  <w:szCs w:val="20"/>
              </w:rPr>
              <w:t>Reference</w:t>
            </w:r>
          </w:p>
        </w:tc>
      </w:tr>
      <w:tr w:rsidR="003C7646" w:rsidRPr="006D4687" w:rsidTr="00222EF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:rsidR="003C7646" w:rsidRPr="00E56CC8" w:rsidRDefault="003C7646" w:rsidP="006218AD">
            <w:pPr>
              <w:spacing w:line="360" w:lineRule="auto"/>
              <w:rPr>
                <w:rFonts w:asciiTheme="minorHAnsi" w:hAnsiTheme="minorHAnsi" w:cstheme="minorHAnsi"/>
                <w:b w:val="0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b w:val="0"/>
                <w:i/>
                <w:sz w:val="16"/>
                <w:szCs w:val="16"/>
              </w:rPr>
              <w:t xml:space="preserve">M. primigenius </w:t>
            </w:r>
            <w:r w:rsidRPr="00E56CC8">
              <w:rPr>
                <w:rFonts w:asciiTheme="minorHAnsi" w:hAnsiTheme="minorHAnsi" w:cstheme="minorHAnsi"/>
                <w:b w:val="0"/>
                <w:sz w:val="16"/>
                <w:szCs w:val="16"/>
              </w:rPr>
              <w:t>(Adycha)</w:t>
            </w:r>
          </w:p>
        </w:tc>
        <w:tc>
          <w:tcPr>
            <w:tcW w:w="1417" w:type="dxa"/>
          </w:tcPr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COI</w:t>
            </w:r>
          </w:p>
        </w:tc>
        <w:tc>
          <w:tcPr>
            <w:tcW w:w="1985" w:type="dxa"/>
          </w:tcPr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- mam_COI_5771_F</w:t>
            </w:r>
          </w:p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- mam_COI_5892_R</w:t>
            </w:r>
          </w:p>
        </w:tc>
        <w:tc>
          <w:tcPr>
            <w:tcW w:w="2835" w:type="dxa"/>
          </w:tcPr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TTTTTCACTTCACCTTGCAGGAGTATC</w:t>
            </w:r>
          </w:p>
          <w:p w:rsidR="003C7646" w:rsidRPr="00E56CC8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br/>
              <w:t>TGGACCATACAAATAAGGGTATGTGATA</w:t>
            </w:r>
          </w:p>
        </w:tc>
        <w:tc>
          <w:tcPr>
            <w:tcW w:w="1134" w:type="dxa"/>
          </w:tcPr>
          <w:p w:rsidR="003C7646" w:rsidRPr="00E56CC8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67</w:t>
            </w:r>
          </w:p>
        </w:tc>
        <w:tc>
          <w:tcPr>
            <w:tcW w:w="1275" w:type="dxa"/>
          </w:tcPr>
          <w:p w:rsidR="003C7646" w:rsidRPr="00E56CC8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This publication</w:t>
            </w:r>
          </w:p>
        </w:tc>
      </w:tr>
      <w:tr w:rsidR="003C7646" w:rsidRPr="006D4687" w:rsidTr="00222EF8">
        <w:trPr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:rsidR="003C7646" w:rsidRPr="00E56CC8" w:rsidRDefault="003C7646" w:rsidP="006218AD">
            <w:pPr>
              <w:spacing w:line="360" w:lineRule="auto"/>
              <w:rPr>
                <w:rFonts w:asciiTheme="minorHAnsi" w:hAnsiTheme="minorHAnsi" w:cstheme="minorHAnsi"/>
                <w:b w:val="0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b w:val="0"/>
                <w:i/>
                <w:sz w:val="16"/>
                <w:szCs w:val="16"/>
              </w:rPr>
              <w:t xml:space="preserve">M. primigenius </w:t>
            </w:r>
            <w:r w:rsidRPr="00E56CC8">
              <w:rPr>
                <w:rFonts w:asciiTheme="minorHAnsi" w:hAnsiTheme="minorHAnsi" w:cstheme="minorHAnsi"/>
                <w:b w:val="0"/>
                <w:sz w:val="16"/>
                <w:szCs w:val="16"/>
              </w:rPr>
              <w:t>(Abyland)</w:t>
            </w:r>
          </w:p>
        </w:tc>
        <w:tc>
          <w:tcPr>
            <w:tcW w:w="1417" w:type="dxa"/>
          </w:tcPr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mitochondrial control region</w:t>
            </w:r>
          </w:p>
        </w:tc>
        <w:tc>
          <w:tcPr>
            <w:tcW w:w="1985" w:type="dxa"/>
          </w:tcPr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- mam_15528F</w:t>
            </w:r>
          </w:p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- mam_15656R</w:t>
            </w:r>
          </w:p>
        </w:tc>
        <w:tc>
          <w:tcPr>
            <w:tcW w:w="2835" w:type="dxa"/>
          </w:tcPr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TAGACCATACCATGTATAATCG</w:t>
            </w:r>
          </w:p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color w:val="000000"/>
                <w:sz w:val="16"/>
                <w:szCs w:val="16"/>
              </w:rPr>
              <w:t>GAGCTTTAATGTGCTATGTAAG</w:t>
            </w:r>
          </w:p>
        </w:tc>
        <w:tc>
          <w:tcPr>
            <w:tcW w:w="1134" w:type="dxa"/>
          </w:tcPr>
          <w:p w:rsidR="003C7646" w:rsidRPr="00E56CC8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t>127</w:t>
            </w:r>
          </w:p>
        </w:tc>
        <w:tc>
          <w:tcPr>
            <w:tcW w:w="1275" w:type="dxa"/>
          </w:tcPr>
          <w:p w:rsidR="003C7646" w:rsidRPr="00E56CC8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  <w:p w:rsidR="003C7646" w:rsidRPr="00E56CC8" w:rsidRDefault="003C7646" w:rsidP="006218AD">
            <w:pPr>
              <w:keepNext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56CC8"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Pr="00E56CC8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 AuthorYear="1"&gt;&lt;Author&gt;Barnes&lt;/Author&gt;&lt;Year&gt;2007&lt;/Year&gt;&lt;RecNum&gt;785&lt;/RecNum&gt;&lt;DisplayText&gt;Barnes et al. (2007)&lt;/DisplayText&gt;&lt;record&gt;&lt;rec-number&gt;785&lt;/rec-number&gt;&lt;foreign-keys&gt;&lt;key app="EN" db-id="fp92faz2ndx2ppe2rf3v0sdm9t9twswr9es0" timestamp="1610897972"&gt;785&lt;/key&gt;&lt;/foreign-keys&gt;&lt;ref-type name="Journal Article"&gt;17&lt;/ref-type&gt;&lt;contributors&gt;&lt;authors&gt;&lt;author&gt;Barnes, Ian&lt;/author&gt;&lt;author&gt;Shapiro, Beth&lt;/author&gt;&lt;author&gt;Lister, Adrian&lt;/author&gt;&lt;author&gt;Kuznetsova, Tatiana&lt;/author&gt;&lt;author&gt;Sher, Andrei&lt;/author&gt;&lt;author&gt;Guthrie, Dale&lt;/author&gt;&lt;author&gt;Thomas, Mark G&lt;/author&gt;&lt;/authors&gt;&lt;/contributors&gt;&lt;titles&gt;&lt;title&gt;&lt;style face="normal" font="default" size="100%"&gt;Genetic structure and extinction of the woolly mammoth, &lt;/style&gt;&lt;style face="italic" font="default" size="100%"&gt;Mammuthus primigenius&lt;/style&gt;&lt;/title&gt;&lt;secondary-title&gt;Current Biology&lt;/secondary-title&gt;&lt;/titles&gt;&lt;periodical&gt;&lt;full-title&gt;Current Biology&lt;/full-title&gt;&lt;/periodical&gt;&lt;pages&gt;1072-1075&lt;/pages&gt;&lt;volume&gt;17&lt;/volume&gt;&lt;number&gt;12&lt;/number&gt;&lt;dates&gt;&lt;year&gt;2007&lt;/year&gt;&lt;/dates&gt;&lt;isbn&gt;0960-9822&lt;/isbn&gt;&lt;urls&gt;&lt;/urls&gt;&lt;/record&gt;&lt;/Cite&gt;&lt;/EndNote&gt;</w:instrText>
            </w:r>
            <w:r w:rsidRPr="00E56CC8"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Pr="00E56CC8">
              <w:rPr>
                <w:rFonts w:asciiTheme="minorHAnsi" w:hAnsiTheme="minorHAnsi" w:cstheme="minorHAnsi"/>
                <w:noProof/>
                <w:sz w:val="16"/>
                <w:szCs w:val="16"/>
              </w:rPr>
              <w:t>Barnes et al. (2007)</w:t>
            </w:r>
            <w:r w:rsidRPr="00E56CC8"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</w:tr>
    </w:tbl>
    <w:p w:rsidR="003C7646" w:rsidRPr="006D4687" w:rsidRDefault="003C7646" w:rsidP="003C7646">
      <w:pPr>
        <w:pStyle w:val="NoSpacing"/>
        <w:jc w:val="both"/>
        <w:rPr>
          <w:rFonts w:asciiTheme="minorHAnsi" w:hAnsiTheme="minorHAnsi" w:cstheme="minorHAnsi"/>
          <w:sz w:val="20"/>
          <w:highlight w:val="yellow"/>
        </w:rPr>
      </w:pPr>
    </w:p>
    <w:p w:rsidR="003C7646" w:rsidRPr="006D4687" w:rsidRDefault="003C7646" w:rsidP="003C7646">
      <w:pPr>
        <w:pStyle w:val="Caption"/>
        <w:framePr w:w="9870" w:hSpace="180" w:wrap="around" w:vAnchor="page" w:hAnchor="page" w:x="976" w:y="5884"/>
        <w:rPr>
          <w:rFonts w:asciiTheme="minorHAnsi" w:hAnsiTheme="minorHAnsi" w:cstheme="minorHAnsi"/>
          <w:i w:val="0"/>
        </w:rPr>
      </w:pPr>
      <w:r w:rsidRPr="006D4687">
        <w:rPr>
          <w:rFonts w:asciiTheme="minorHAnsi" w:hAnsiTheme="minorHAnsi" w:cstheme="minorHAnsi"/>
          <w:b/>
          <w:i w:val="0"/>
        </w:rPr>
        <w:t>Table S2.</w:t>
      </w:r>
      <w:r w:rsidRPr="006D4687">
        <w:rPr>
          <w:rFonts w:asciiTheme="minorHAnsi" w:hAnsiTheme="minorHAnsi" w:cstheme="minorHAnsi"/>
          <w:i w:val="0"/>
        </w:rPr>
        <w:t xml:space="preserve"> Overview of the PCR primers used in this study to identify the identity of the producer of the Abyland and Adycha faeces.</w:t>
      </w:r>
    </w:p>
    <w:p w:rsidR="003C7646" w:rsidRPr="00FF5C41" w:rsidRDefault="003C7646" w:rsidP="003C7646">
      <w:pPr>
        <w:pStyle w:val="NoSpacing"/>
        <w:rPr>
          <w:rFonts w:asciiTheme="minorHAnsi" w:hAnsiTheme="minorHAnsi" w:cstheme="minorHAnsi"/>
        </w:rPr>
      </w:pPr>
      <w:r w:rsidRPr="00FF5C41">
        <w:rPr>
          <w:rFonts w:asciiTheme="minorHAnsi" w:hAnsiTheme="minorHAnsi" w:cstheme="minorHAnsi"/>
        </w:rPr>
        <w:t>Resulting sequences</w:t>
      </w:r>
    </w:p>
    <w:p w:rsidR="003C7646" w:rsidRPr="00FF5C41" w:rsidRDefault="003C7646" w:rsidP="003C7646">
      <w:pPr>
        <w:pStyle w:val="NoSpacing"/>
        <w:numPr>
          <w:ilvl w:val="0"/>
          <w:numId w:val="3"/>
        </w:numPr>
        <w:rPr>
          <w:rFonts w:asciiTheme="minorHAnsi" w:hAnsiTheme="minorHAnsi" w:cstheme="minorHAnsi"/>
        </w:rPr>
      </w:pPr>
      <w:r w:rsidRPr="00FF5C41">
        <w:rPr>
          <w:rFonts w:asciiTheme="minorHAnsi" w:hAnsiTheme="minorHAnsi" w:cstheme="minorHAnsi"/>
        </w:rPr>
        <w:t>Adycha: 5’-CTCTATTTTAAGTGCAATTAATTTTATCACTACCATCATTAACATAAAACCTCCAGCTATGTCTCAA-3’</w:t>
      </w:r>
      <w:r w:rsidR="00D5605A">
        <w:rPr>
          <w:rFonts w:asciiTheme="minorHAnsi" w:hAnsiTheme="minorHAnsi" w:cstheme="minorHAnsi"/>
        </w:rPr>
        <w:t xml:space="preserve"> (too short to submit to ENA)</w:t>
      </w:r>
    </w:p>
    <w:p w:rsidR="003C7646" w:rsidRPr="00FF5C41" w:rsidRDefault="003C7646" w:rsidP="003541F0">
      <w:pPr>
        <w:pStyle w:val="NoSpacing"/>
        <w:numPr>
          <w:ilvl w:val="0"/>
          <w:numId w:val="3"/>
        </w:numPr>
        <w:rPr>
          <w:rFonts w:asciiTheme="minorHAnsi" w:hAnsiTheme="minorHAnsi" w:cstheme="minorHAnsi"/>
        </w:rPr>
      </w:pPr>
      <w:r w:rsidRPr="00FF5C41">
        <w:rPr>
          <w:rFonts w:asciiTheme="minorHAnsi" w:hAnsiTheme="minorHAnsi" w:cstheme="minorHAnsi"/>
        </w:rPr>
        <w:t>Abyland: 5’-TGCATCACATTATTTACCCCATGCTTATAAGCAAGTACTGTTTAATCAATGTGTCAAGTCATATTCGTGTAGATTCACAAGTCATGTTTCAGCTCATGGATATTATTCACCTACGATAAACCATAGT-3’</w:t>
      </w:r>
      <w:r w:rsidR="003541F0">
        <w:rPr>
          <w:rFonts w:asciiTheme="minorHAnsi" w:hAnsiTheme="minorHAnsi" w:cstheme="minorHAnsi"/>
        </w:rPr>
        <w:t xml:space="preserve"> (</w:t>
      </w:r>
      <w:r w:rsidR="003541F0" w:rsidRPr="003541F0">
        <w:rPr>
          <w:rFonts w:asciiTheme="minorHAnsi" w:hAnsiTheme="minorHAnsi" w:cstheme="minorHAnsi"/>
        </w:rPr>
        <w:t>ERA3966948</w:t>
      </w:r>
      <w:r w:rsidR="003541F0">
        <w:rPr>
          <w:rFonts w:asciiTheme="minorHAnsi" w:hAnsiTheme="minorHAnsi" w:cstheme="minorHAnsi"/>
        </w:rPr>
        <w:t>)</w:t>
      </w:r>
    </w:p>
    <w:p w:rsidR="003C7646" w:rsidRPr="006D4687" w:rsidRDefault="003C7646" w:rsidP="003C7646">
      <w:pPr>
        <w:pStyle w:val="NoSpacing"/>
        <w:rPr>
          <w:rFonts w:asciiTheme="minorHAnsi" w:hAnsiTheme="minorHAnsi" w:cstheme="minorHAnsi"/>
          <w:i/>
          <w:sz w:val="22"/>
        </w:rPr>
      </w:pPr>
    </w:p>
    <w:p w:rsidR="003C7646" w:rsidRPr="006D4687" w:rsidRDefault="003C7646" w:rsidP="003C7646">
      <w:pPr>
        <w:pStyle w:val="NoSpacing"/>
        <w:rPr>
          <w:rFonts w:asciiTheme="minorHAnsi" w:hAnsiTheme="minorHAnsi" w:cstheme="minorHAnsi"/>
          <w:i/>
          <w:sz w:val="22"/>
        </w:rPr>
      </w:pPr>
    </w:p>
    <w:p w:rsidR="003C7646" w:rsidRPr="006D4687" w:rsidRDefault="003C7646" w:rsidP="003C7646">
      <w:pPr>
        <w:spacing w:after="160" w:line="259" w:lineRule="auto"/>
        <w:rPr>
          <w:rFonts w:asciiTheme="minorHAnsi" w:eastAsiaTheme="majorEastAsia" w:hAnsiTheme="minorHAnsi" w:cstheme="minorHAnsi"/>
          <w:b/>
          <w:sz w:val="32"/>
          <w:szCs w:val="26"/>
        </w:rPr>
      </w:pPr>
      <w:r w:rsidRPr="006D4687">
        <w:rPr>
          <w:rFonts w:asciiTheme="minorHAnsi" w:hAnsiTheme="minorHAnsi" w:cstheme="minorHAnsi"/>
        </w:rPr>
        <w:br w:type="page"/>
      </w:r>
    </w:p>
    <w:p w:rsidR="003C7646" w:rsidRPr="006D4687" w:rsidRDefault="003C7646" w:rsidP="003C7646">
      <w:pPr>
        <w:pStyle w:val="Heading2"/>
      </w:pPr>
      <w:bookmarkStart w:id="3" w:name="_Toc75021589"/>
      <w:r w:rsidRPr="006D4687">
        <w:lastRenderedPageBreak/>
        <w:t>S3. Primer selection</w:t>
      </w:r>
      <w:bookmarkEnd w:id="3"/>
    </w:p>
    <w:p w:rsidR="003C7646" w:rsidRPr="006D4687" w:rsidRDefault="003C7646" w:rsidP="003C7646">
      <w:pPr>
        <w:spacing w:after="160" w:line="259" w:lineRule="auto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</w:rPr>
        <w:br/>
        <w:t>Overview of primers used in this study to amplify plants (</w:t>
      </w:r>
      <w:r w:rsidRPr="006D4687">
        <w:rPr>
          <w:rFonts w:asciiTheme="minorHAnsi" w:hAnsiTheme="minorHAnsi" w:cstheme="minorHAnsi"/>
          <w:i/>
        </w:rPr>
        <w:t>trn</w:t>
      </w:r>
      <w:r w:rsidRPr="006D4687">
        <w:rPr>
          <w:rFonts w:asciiTheme="minorHAnsi" w:hAnsiTheme="minorHAnsi" w:cstheme="minorHAnsi"/>
        </w:rPr>
        <w:t>L, nrITS1, nrITS2)</w:t>
      </w:r>
      <w:r>
        <w:rPr>
          <w:rFonts w:asciiTheme="minorHAnsi" w:hAnsiTheme="minorHAnsi" w:cstheme="minorHAnsi"/>
        </w:rPr>
        <w:t xml:space="preserve"> and fungi (nrITS2 region)</w:t>
      </w:r>
      <w:r w:rsidRPr="006D4687">
        <w:rPr>
          <w:rFonts w:asciiTheme="minorHAnsi" w:hAnsiTheme="minorHAnsi" w:cstheme="minorHAnsi"/>
        </w:rPr>
        <w:t>.</w:t>
      </w:r>
    </w:p>
    <w:tbl>
      <w:tblPr>
        <w:tblStyle w:val="GridTable4-Accent3"/>
        <w:tblpPr w:leftFromText="180" w:rightFromText="180" w:vertAnchor="page" w:horzAnchor="margin" w:tblpXSpec="center" w:tblpY="3890"/>
        <w:tblW w:w="10685" w:type="dxa"/>
        <w:tblLayout w:type="fixed"/>
        <w:tblLook w:val="04A0" w:firstRow="1" w:lastRow="0" w:firstColumn="1" w:lastColumn="0" w:noHBand="0" w:noVBand="1"/>
      </w:tblPr>
      <w:tblGrid>
        <w:gridCol w:w="805"/>
        <w:gridCol w:w="854"/>
        <w:gridCol w:w="1208"/>
        <w:gridCol w:w="2798"/>
        <w:gridCol w:w="1134"/>
        <w:gridCol w:w="1701"/>
        <w:gridCol w:w="2185"/>
      </w:tblGrid>
      <w:tr w:rsidR="003C7646" w:rsidRPr="006D4687" w:rsidTr="006218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3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Target Taxon</w:t>
            </w:r>
          </w:p>
        </w:tc>
        <w:tc>
          <w:tcPr>
            <w:tcW w:w="854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DNA Marker</w:t>
            </w:r>
          </w:p>
        </w:tc>
        <w:tc>
          <w:tcPr>
            <w:tcW w:w="1208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Primer Name</w:t>
            </w:r>
          </w:p>
        </w:tc>
        <w:tc>
          <w:tcPr>
            <w:tcW w:w="2798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Primer sequence 5’-3’</w:t>
            </w:r>
          </w:p>
        </w:tc>
        <w:tc>
          <w:tcPr>
            <w:tcW w:w="1134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Annealing</w:t>
            </w:r>
          </w:p>
          <w:p w:rsidR="003C7646" w:rsidRPr="006D4687" w:rsidRDefault="003C7646" w:rsidP="006218A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T (°)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Amplicon length (bp)</w:t>
            </w:r>
          </w:p>
        </w:tc>
        <w:tc>
          <w:tcPr>
            <w:tcW w:w="2185" w:type="dxa"/>
          </w:tcPr>
          <w:p w:rsidR="003C7646" w:rsidRPr="006D4687" w:rsidRDefault="003C7646" w:rsidP="006218AD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sz w:val="20"/>
              </w:rPr>
            </w:pPr>
            <w:r w:rsidRPr="006D4687">
              <w:rPr>
                <w:rFonts w:asciiTheme="minorHAnsi" w:hAnsiTheme="minorHAnsi" w:cstheme="minorHAnsi"/>
                <w:b w:val="0"/>
                <w:sz w:val="20"/>
              </w:rPr>
              <w:t>Reference</w:t>
            </w:r>
          </w:p>
        </w:tc>
      </w:tr>
      <w:tr w:rsidR="003C7646" w:rsidRPr="006D4687" w:rsidTr="006218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Plants</w:t>
            </w:r>
          </w:p>
        </w:tc>
        <w:tc>
          <w:tcPr>
            <w:tcW w:w="854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 xml:space="preserve">ITS1 </w:t>
            </w:r>
          </w:p>
        </w:tc>
        <w:tc>
          <w:tcPr>
            <w:tcW w:w="1208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-p5 (F)</w:t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-u2 (R)</w:t>
            </w:r>
          </w:p>
        </w:tc>
        <w:tc>
          <w:tcPr>
            <w:tcW w:w="2798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CCTTATCAYTTAGAGGAAGGAG</w:t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GCGTTCAAAGAYTCGATGRTTC</w:t>
            </w:r>
          </w:p>
        </w:tc>
        <w:tc>
          <w:tcPr>
            <w:tcW w:w="1134" w:type="dxa"/>
            <w:vAlign w:val="center"/>
          </w:tcPr>
          <w:p w:rsidR="003C7646" w:rsidRPr="006D4687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58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~300-400</w:t>
            </w:r>
          </w:p>
        </w:tc>
        <w:tc>
          <w:tcPr>
            <w:tcW w:w="2185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</w:instrTex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.DATA </w:instrText>
            </w:r>
            <w:r w:rsidRPr="006D4687">
              <w:rPr>
                <w:rFonts w:asciiTheme="minorHAnsi" w:hAnsiTheme="minorHAnsi" w:cstheme="minorHAnsi"/>
                <w:sz w:val="20"/>
              </w:rPr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  <w:r w:rsidRPr="006D4687">
              <w:rPr>
                <w:rFonts w:asciiTheme="minorHAnsi" w:hAnsiTheme="minorHAnsi" w:cstheme="minorHAnsi"/>
                <w:sz w:val="20"/>
              </w:rPr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Cheng et al. (2016)</w: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</w:instrTex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.DATA </w:instrTex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end"/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Cheng et al. (2016)</w: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end"/>
            </w:r>
          </w:p>
        </w:tc>
      </w:tr>
      <w:tr w:rsidR="003C7646" w:rsidRPr="006D4687" w:rsidTr="006218AD">
        <w:trPr>
          <w:trHeight w:val="8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sz w:val="20"/>
                <w:lang w:val="nl-NL"/>
              </w:rPr>
            </w:pPr>
          </w:p>
        </w:tc>
        <w:tc>
          <w:tcPr>
            <w:tcW w:w="854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2</w:t>
            </w:r>
          </w:p>
        </w:tc>
        <w:tc>
          <w:tcPr>
            <w:tcW w:w="1208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-p3 (F)</w:t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4 (R)</w:t>
            </w:r>
          </w:p>
        </w:tc>
        <w:tc>
          <w:tcPr>
            <w:tcW w:w="2798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YGACTCTCGGCAACGGATA</w:t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TCCTCCGCTTATTGATATGC</w:t>
            </w:r>
          </w:p>
        </w:tc>
        <w:tc>
          <w:tcPr>
            <w:tcW w:w="1134" w:type="dxa"/>
            <w:vAlign w:val="center"/>
          </w:tcPr>
          <w:p w:rsidR="003C7646" w:rsidRPr="006D4687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55</w:t>
            </w:r>
          </w:p>
        </w:tc>
        <w:tc>
          <w:tcPr>
            <w:tcW w:w="1701" w:type="dxa"/>
            <w:vAlign w:val="center"/>
          </w:tcPr>
          <w:p w:rsidR="003C7646" w:rsidRPr="006D4687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~350-400</w:t>
            </w:r>
          </w:p>
        </w:tc>
        <w:tc>
          <w:tcPr>
            <w:tcW w:w="2185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</w:instrTex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begin">
                <w:fldData xml:space="preserve">PEVuZE5vdGU+PENpdGUgQXV0aG9yWWVhcj0iMSI+PEF1dGhvcj5DaGVuZzwvQXV0aG9yPjxZZWFy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</w:fldData>
              </w:fldCha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.DATA </w:instrTex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end"/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Cheng et al. (2016)</w: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end"/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&lt;EndNote&gt;&lt;Cite AuthorYear="1"&gt;&lt;Author&gt;White&lt;/Author&gt;&lt;Year&gt;1990&lt;/Year&gt;&lt;RecNum&gt;405&lt;/RecNum&gt;&lt;DisplayText&gt;White et al. (1990)&lt;/DisplayText&gt;&lt;record&gt;&lt;rec-number&gt;405&lt;/rec-number&gt;&lt;foreign-keys&gt;&lt;key app="EN" db-id="fp92faz2ndx2ppe2rf3v0sdm9t9twswr9es0" timestamp="1558702414"&gt;405&lt;/key&gt;&lt;/foreign-keys&gt;&lt;ref-type name="Journal Article"&gt;17&lt;/ref-type&gt;&lt;contributors&gt;&lt;authors&gt;&lt;author&gt;White, Thomas J&lt;/author&gt;&lt;author&gt;Bruns, Thomas&lt;/author&gt;&lt;author&gt;Lee, SJWT&lt;/author&gt;&lt;author&gt;Taylor, JL&lt;/author&gt;&lt;/authors&gt;&lt;/contributors&gt;&lt;titles&gt;&lt;title&gt;Amplification and direct sequencing of fungal ribosomal RNA genes for phylogenetics&lt;/title&gt;&lt;secondary-title&gt;PCR protocols: a guide to methods and applications&lt;/secondary-title&gt;&lt;/titles&gt;&lt;periodical&gt;&lt;full-title&gt;PCR protocols: a guide to methods and applications&lt;/full-title&gt;&lt;/periodical&gt;&lt;pages&gt;315-322&lt;/pages&gt;&lt;volume&gt;18&lt;/volume&gt;&lt;number&gt;1&lt;/number&gt;&lt;dates&gt;&lt;year&gt;1990&lt;/year&gt;&lt;/dates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White et al. (1990)</w:t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fldChar w:fldCharType="end"/>
            </w:r>
          </w:p>
        </w:tc>
      </w:tr>
      <w:tr w:rsidR="003C7646" w:rsidRPr="006D4687" w:rsidTr="006218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sz w:val="20"/>
                <w:lang w:val="nl-NL"/>
              </w:rPr>
            </w:pPr>
          </w:p>
        </w:tc>
        <w:tc>
          <w:tcPr>
            <w:tcW w:w="854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</w:rPr>
              <w:t>trnL</w:t>
            </w:r>
          </w:p>
        </w:tc>
        <w:tc>
          <w:tcPr>
            <w:tcW w:w="1208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</w:rPr>
              <w:t>trn</w:t>
            </w:r>
            <w:r w:rsidRPr="006D4687">
              <w:rPr>
                <w:rFonts w:asciiTheme="minorHAnsi" w:hAnsiTheme="minorHAnsi" w:cstheme="minorHAnsi"/>
                <w:sz w:val="20"/>
              </w:rPr>
              <w:t>L-g (F)</w:t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</w:rPr>
              <w:t>trn</w:t>
            </w:r>
            <w:r w:rsidRPr="006D4687">
              <w:rPr>
                <w:rFonts w:asciiTheme="minorHAnsi" w:hAnsiTheme="minorHAnsi" w:cstheme="minorHAnsi"/>
                <w:sz w:val="20"/>
              </w:rPr>
              <w:t>L-h (R)</w:t>
            </w:r>
          </w:p>
        </w:tc>
        <w:tc>
          <w:tcPr>
            <w:tcW w:w="2798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GGGCAATCCTGAGCCAA</w:t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CCATTGAGTCTCTGCACCTATC</w:t>
            </w:r>
          </w:p>
        </w:tc>
        <w:tc>
          <w:tcPr>
            <w:tcW w:w="1134" w:type="dxa"/>
            <w:vAlign w:val="center"/>
          </w:tcPr>
          <w:p w:rsidR="003C7646" w:rsidRPr="006D4687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60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~</w:t>
            </w:r>
            <w:r w:rsidR="00BC47C0">
              <w:rPr>
                <w:rFonts w:asciiTheme="minorHAnsi" w:hAnsiTheme="minorHAnsi" w:cstheme="minorHAnsi"/>
                <w:sz w:val="20"/>
              </w:rPr>
              <w:t>8</w:t>
            </w:r>
            <w:r w:rsidRPr="006D4687">
              <w:rPr>
                <w:rFonts w:asciiTheme="minorHAnsi" w:hAnsiTheme="minorHAnsi" w:cstheme="minorHAnsi"/>
                <w:sz w:val="20"/>
              </w:rPr>
              <w:t xml:space="preserve"> – 143</w:t>
            </w:r>
          </w:p>
        </w:tc>
        <w:tc>
          <w:tcPr>
            <w:tcW w:w="2185" w:type="dxa"/>
          </w:tcPr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&lt;EndNote&gt;&lt;Cite AuthorYear="1"&gt;&lt;Author&gt;Taberlet&lt;/Author&gt;&lt;Year&gt;2006&lt;/Year&gt;&lt;RecNum&gt;144&lt;/RecNum&gt;&lt;DisplayText&gt;Taberlet et al. (2006)&lt;/DisplayText&gt;&lt;record&gt;&lt;rec-number&gt;144&lt;/rec-number&gt;&lt;foreign-keys&gt;&lt;key app="EN" db-id="fp92faz2ndx2ppe2rf3v0sdm9t9twswr9es0" timestamp="1558702378"&gt;144&lt;/key&gt;&lt;/foreign-keys&gt;&lt;ref-type name="Journal Article"&gt;17&lt;/ref-type&gt;&lt;contributors&gt;&lt;authors&gt;&lt;author&gt;Taberlet, Pierre&lt;/author&gt;&lt;author&gt;Coissac, Eric&lt;/author&gt;&lt;author&gt;Pompanon, François&lt;/author&gt;&lt;author&gt;Gielly, Ludovic&lt;/author&gt;&lt;author&gt;Miquel, Christian&lt;/author&gt;&lt;author&gt;Valentini, Alice&lt;/author&gt;&lt;author&gt;Vermat, Thierry&lt;/author&gt;&lt;author&gt;Corthier, Gerard&lt;/author&gt;&lt;author&gt;Brochmann, Christian&lt;/author&gt;&lt;author&gt;Willerslev, Eske&lt;/author&gt;&lt;/authors&gt;&lt;/contributors&gt;&lt;titles&gt;&lt;title&gt;&lt;style face="normal" font="default" size="100%"&gt;Power and limitations of the chloroplast &lt;/style&gt;&lt;style face="italic" font="default" size="100%"&gt;trn&lt;/style&gt;&lt;style face="normal" font="default" size="100%"&gt;L (UAA) intron for plant DNA barcoding&lt;/style&gt;&lt;/title&gt;&lt;secondary-title&gt;Nucleic acids research&lt;/secondary-title&gt;&lt;/titles&gt;&lt;periodical&gt;&lt;full-title&gt;Nucleic acids research&lt;/full-title&gt;&lt;/periodical&gt;&lt;pages&gt;e14-e14&lt;/pages&gt;&lt;volume&gt;35&lt;/volume&gt;&lt;number&gt;3&lt;/number&gt;&lt;dates&gt;&lt;year&gt;2006&lt;/year&gt;&lt;/dates&gt;&lt;isbn&gt;1362-4962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Taberlet et al. (2006)</w: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</w:p>
          <w:p w:rsidR="003C7646" w:rsidRPr="006D4687" w:rsidRDefault="003C7646" w:rsidP="006218AD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</w:p>
          <w:p w:rsidR="003C7646" w:rsidRPr="006D4687" w:rsidRDefault="003C7646" w:rsidP="006218AD">
            <w:pPr>
              <w:keepNext/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20"/>
                <w:lang w:val="nl-NL"/>
              </w:rPr>
              <w:instrText xml:space="preserve"> ADDIN EN.CITE &lt;EndNote&gt;&lt;Cite AuthorYear="1"&gt;&lt;Author&gt;Taberlet&lt;/Author&gt;&lt;Year&gt;2006&lt;/Year&gt;&lt;RecNum&gt;144&lt;/RecNum&gt;&lt;DisplayText&gt;Taberlet et al. (2006)&lt;/DisplayText&gt;&lt;record&gt;&lt;rec-number&gt;144&lt;/rec-number&gt;&lt;foreign-keys&gt;&lt;key app="EN" db-id="fp92faz2ndx2ppe2rf3v0sdm9t9twswr9es0" timestamp="1558702378"&gt;144&lt;/key&gt;&lt;/foreign-keys&gt;&lt;ref-type name="Journal Article"&gt;17&lt;/ref-type&gt;&lt;contributors&gt;&lt;authors&gt;&lt;author&gt;Taberlet, Pierre&lt;/author&gt;&lt;author&gt;Coissac, Eric&lt;/author&gt;&lt;author&gt;Pompanon, François&lt;/author&gt;&lt;author&gt;Gielly, Ludovic&lt;/author&gt;&lt;author&gt;Miquel, Christian&lt;/author&gt;&lt;author&gt;Valentini, Alice&lt;/author&gt;&lt;author&gt;Vermat, Thierry&lt;/author&gt;&lt;author&gt;Corthier, Gerard&lt;/author&gt;&lt;author&gt;Brochmann, Christian&lt;/author&gt;&lt;author&gt;Willerslev, Eske&lt;/author&gt;&lt;/authors&gt;&lt;/contributors&gt;&lt;titles&gt;&lt;title&gt;&lt;style face="normal" font="default" size="100%"&gt;Power and limitations of the chloroplast &lt;/style&gt;&lt;style face="italic" font="default" size="100%"&gt;trn&lt;/style&gt;&lt;style face="normal" font="default" size="100%"&gt;L (UAA) intron for plant DNA barcoding&lt;/style&gt;&lt;/title&gt;&lt;secondary-title&gt;Nucleic acids research&lt;/secondary-title&gt;&lt;/titles&gt;&lt;periodical&gt;&lt;full-title&gt;Nucleic acids research&lt;/full-title&gt;&lt;/periodical&gt;&lt;pages&gt;e14-e14&lt;/pages&gt;&lt;volume&gt;35&lt;/volume&gt;&lt;number&gt;3&lt;/number&gt;&lt;dates&gt;&lt;year&gt;2006&lt;/year&gt;&lt;/dates&gt;&lt;isbn&gt;1362-4962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  <w:lang w:val="nl-NL"/>
              </w:rPr>
              <w:t>Taberlet et al. (2006)</w: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</w:p>
        </w:tc>
      </w:tr>
      <w:tr w:rsidR="003C7646" w:rsidRPr="006D4687" w:rsidTr="006218AD">
        <w:trPr>
          <w:trHeight w:val="7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05" w:type="dxa"/>
          </w:tcPr>
          <w:p w:rsidR="003C7646" w:rsidRPr="006D4687" w:rsidRDefault="003C7646" w:rsidP="006218AD">
            <w:pPr>
              <w:spacing w:line="360" w:lineRule="auto"/>
              <w:rPr>
                <w:rFonts w:asciiTheme="minorHAnsi" w:hAnsiTheme="minorHAnsi" w:cstheme="minorHAnsi"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Fungi</w:t>
            </w:r>
          </w:p>
        </w:tc>
        <w:tc>
          <w:tcPr>
            <w:tcW w:w="854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2</w:t>
            </w:r>
          </w:p>
        </w:tc>
        <w:tc>
          <w:tcPr>
            <w:tcW w:w="1208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fITS7 (F)</w:t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ITS4 (R)</w:t>
            </w:r>
          </w:p>
        </w:tc>
        <w:tc>
          <w:tcPr>
            <w:tcW w:w="2798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GTGARTCATCGAATCTTTG</w:t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TCCTCCGCTTATTGATATGC</w:t>
            </w:r>
          </w:p>
        </w:tc>
        <w:tc>
          <w:tcPr>
            <w:tcW w:w="1134" w:type="dxa"/>
            <w:vAlign w:val="center"/>
          </w:tcPr>
          <w:p w:rsidR="003C7646" w:rsidRPr="006D4687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56</w:t>
            </w:r>
          </w:p>
        </w:tc>
        <w:tc>
          <w:tcPr>
            <w:tcW w:w="1701" w:type="dxa"/>
          </w:tcPr>
          <w:p w:rsidR="003C7646" w:rsidRPr="006D4687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t>~200-300</w:t>
            </w:r>
          </w:p>
        </w:tc>
        <w:tc>
          <w:tcPr>
            <w:tcW w:w="2185" w:type="dxa"/>
          </w:tcPr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20"/>
              </w:rPr>
              <w:instrText xml:space="preserve"> ADDIN EN.CITE &lt;EndNote&gt;&lt;Cite AuthorYear="1"&gt;&lt;Author&gt;Ihrmark&lt;/Author&gt;&lt;Year&gt;2012&lt;/Year&gt;&lt;RecNum&gt;411&lt;/RecNum&gt;&lt;DisplayText&gt;Ihrmark et al. (2012)&lt;/DisplayText&gt;&lt;record&gt;&lt;rec-number&gt;411&lt;/rec-number&gt;&lt;foreign-keys&gt;&lt;key app="EN" db-id="fp92faz2ndx2ppe2rf3v0sdm9t9twswr9es0" timestamp="1558702415"&gt;411&lt;/key&gt;&lt;/foreign-keys&gt;&lt;ref-type name="Journal Article"&gt;17&lt;/ref-type&gt;&lt;contributors&gt;&lt;authors&gt;&lt;author&gt;Ihrmark, Katarina&lt;/author&gt;&lt;author&gt;Bödeker, Inga&lt;/author&gt;&lt;author&gt;Cruz-Martinez, Karelyn&lt;/author&gt;&lt;author&gt;Friberg, Hanna&lt;/author&gt;&lt;author&gt;Kubartova, Ariana&lt;/author&gt;&lt;author&gt;Schenck, Jessica&lt;/author&gt;&lt;author&gt;Strid, Ylva&lt;/author&gt;&lt;author&gt;Stenlid, Jan&lt;/author&gt;&lt;author&gt;Brandström-Durling, Mikael&lt;/author&gt;&lt;author&gt;Clemmensen, Karina E&lt;/author&gt;&lt;/authors&gt;&lt;/contributors&gt;&lt;titles&gt;&lt;title&gt;New primers to amplify the fungal ITS2 region–evaluation by 454-sequencing of artificial and natural communities&lt;/title&gt;&lt;secondary-title&gt;FEMS microbiology ecology&lt;/secondary-title&gt;&lt;/titles&gt;&lt;periodical&gt;&lt;full-title&gt;FEMS microbiology ecology&lt;/full-title&gt;&lt;/periodical&gt;&lt;pages&gt;666-677&lt;/pages&gt;&lt;volume&gt;82&lt;/volume&gt;&lt;number&gt;3&lt;/number&gt;&lt;dates&gt;&lt;year&gt;2012&lt;/year&gt;&lt;/dates&gt;&lt;isbn&gt;0168-6496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</w:rPr>
              <w:t>Ihrmark et al. (2012)</w: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</w:p>
          <w:p w:rsidR="003C7646" w:rsidRPr="006D4687" w:rsidRDefault="003C7646" w:rsidP="006218AD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0"/>
              </w:rPr>
            </w:pPr>
            <w:r w:rsidRPr="006D4687">
              <w:rPr>
                <w:rFonts w:asciiTheme="minorHAnsi" w:hAnsiTheme="minorHAnsi" w:cstheme="minorHAnsi"/>
                <w:sz w:val="20"/>
              </w:rPr>
              <w:fldChar w:fldCharType="begin"/>
            </w:r>
            <w:r w:rsidRPr="006D4687">
              <w:rPr>
                <w:rFonts w:asciiTheme="minorHAnsi" w:hAnsiTheme="minorHAnsi" w:cstheme="minorHAnsi"/>
                <w:sz w:val="20"/>
              </w:rPr>
              <w:instrText xml:space="preserve"> ADDIN EN.CITE &lt;EndNote&gt;&lt;Cite AuthorYear="1"&gt;&lt;Author&gt;White&lt;/Author&gt;&lt;Year&gt;1990&lt;/Year&gt;&lt;RecNum&gt;405&lt;/RecNum&gt;&lt;DisplayText&gt;White et al. (1990)&lt;/DisplayText&gt;&lt;record&gt;&lt;rec-number&gt;405&lt;/rec-number&gt;&lt;foreign-keys&gt;&lt;key app="EN" db-id="fp92faz2ndx2ppe2rf3v0sdm9t9twswr9es0" timestamp="1558702414"&gt;405&lt;/key&gt;&lt;/foreign-keys&gt;&lt;ref-type name="Journal Article"&gt;17&lt;/ref-type&gt;&lt;contributors&gt;&lt;authors&gt;&lt;author&gt;White, Thomas J&lt;/author&gt;&lt;author&gt;Bruns, Thomas&lt;/author&gt;&lt;author&gt;Lee, SJWT&lt;/author&gt;&lt;author&gt;Taylor, JL&lt;/author&gt;&lt;/authors&gt;&lt;/contributors&gt;&lt;titles&gt;&lt;title&gt;Amplification and direct sequencing of fungal ribosomal RNA genes for phylogenetics&lt;/title&gt;&lt;secondary-title&gt;PCR protocols: a guide to methods and applications&lt;/secondary-title&gt;&lt;/titles&gt;&lt;periodical&gt;&lt;full-title&gt;PCR protocols: a guide to methods and applications&lt;/full-title&gt;&lt;/periodical&gt;&lt;pages&gt;315-322&lt;/pages&gt;&lt;volume&gt;18&lt;/volume&gt;&lt;number&gt;1&lt;/number&gt;&lt;dates&gt;&lt;year&gt;1990&lt;/year&gt;&lt;/dates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noProof/>
                <w:sz w:val="20"/>
              </w:rPr>
              <w:t>White et al. (1990)</w:t>
            </w:r>
            <w:r w:rsidRPr="006D4687">
              <w:rPr>
                <w:rFonts w:asciiTheme="minorHAnsi" w:hAnsiTheme="minorHAnsi" w:cstheme="minorHAnsi"/>
                <w:sz w:val="20"/>
              </w:rPr>
              <w:fldChar w:fldCharType="end"/>
            </w:r>
          </w:p>
        </w:tc>
      </w:tr>
    </w:tbl>
    <w:p w:rsidR="003C7646" w:rsidRPr="006D4687" w:rsidRDefault="003C7646" w:rsidP="003C7646">
      <w:pPr>
        <w:spacing w:after="160" w:line="259" w:lineRule="auto"/>
        <w:rPr>
          <w:rFonts w:asciiTheme="minorHAnsi" w:eastAsiaTheme="majorEastAsia" w:hAnsiTheme="minorHAnsi" w:cstheme="minorHAnsi"/>
          <w:b/>
          <w:sz w:val="32"/>
          <w:szCs w:val="26"/>
        </w:rPr>
      </w:pPr>
      <w:r w:rsidRPr="006D4687">
        <w:rPr>
          <w:rFonts w:asciiTheme="minorHAnsi" w:hAnsiTheme="minorHAnsi" w:cstheme="minorHAnsi"/>
        </w:rPr>
        <w:br/>
      </w:r>
      <w:r w:rsidRPr="006D4687">
        <w:rPr>
          <w:rFonts w:asciiTheme="minorHAnsi" w:hAnsiTheme="minorHAnsi" w:cstheme="minorHAnsi"/>
          <w:b/>
        </w:rPr>
        <w:t>Table S3.</w:t>
      </w:r>
      <w:r w:rsidRPr="006D4687">
        <w:rPr>
          <w:rFonts w:asciiTheme="minorHAnsi" w:hAnsiTheme="minorHAnsi" w:cstheme="minorHAnsi"/>
        </w:rPr>
        <w:t xml:space="preserve"> Overview of primers used i</w:t>
      </w:r>
      <w:r w:rsidR="00211413">
        <w:rPr>
          <w:rFonts w:asciiTheme="minorHAnsi" w:hAnsiTheme="minorHAnsi" w:cstheme="minorHAnsi"/>
        </w:rPr>
        <w:t>n current study</w:t>
      </w:r>
      <w:r w:rsidRPr="006D4687">
        <w:rPr>
          <w:rFonts w:asciiTheme="minorHAnsi" w:hAnsiTheme="minorHAnsi" w:cstheme="minorHAnsi"/>
        </w:rPr>
        <w:br w:type="page"/>
      </w:r>
    </w:p>
    <w:p w:rsidR="003C7646" w:rsidRPr="006D4687" w:rsidRDefault="003C7646" w:rsidP="003C7646">
      <w:pPr>
        <w:pStyle w:val="Heading2"/>
      </w:pPr>
      <w:bookmarkStart w:id="4" w:name="_Toc75021590"/>
      <w:r w:rsidRPr="006D4687">
        <w:lastRenderedPageBreak/>
        <w:t xml:space="preserve">S4. Manually removed </w:t>
      </w:r>
      <w:r>
        <w:t>taxa</w:t>
      </w:r>
      <w:bookmarkEnd w:id="4"/>
    </w:p>
    <w:p w:rsidR="003C7646" w:rsidRPr="006D4687" w:rsidRDefault="003C7646" w:rsidP="003C7646">
      <w:pPr>
        <w:spacing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Taxon identifications</w:t>
      </w:r>
      <w:r w:rsidRPr="006D4687">
        <w:rPr>
          <w:rFonts w:asciiTheme="minorHAnsi" w:hAnsiTheme="minorHAnsi" w:cstheme="minorHAnsi"/>
        </w:rPr>
        <w:t xml:space="preserve"> that still remained in the dataset after all filtering steps</w:t>
      </w:r>
      <w:r w:rsidR="008E668D">
        <w:rPr>
          <w:rFonts w:asciiTheme="minorHAnsi" w:hAnsiTheme="minorHAnsi" w:cstheme="minorHAnsi"/>
        </w:rPr>
        <w:t xml:space="preserve">. These </w:t>
      </w:r>
      <w:r>
        <w:rPr>
          <w:rFonts w:asciiTheme="minorHAnsi" w:hAnsiTheme="minorHAnsi" w:cstheme="minorHAnsi"/>
        </w:rPr>
        <w:t>were manually removed</w:t>
      </w:r>
      <w:r w:rsidR="00E61317">
        <w:rPr>
          <w:rFonts w:asciiTheme="minorHAnsi" w:hAnsiTheme="minorHAnsi" w:cstheme="minorHAnsi"/>
        </w:rPr>
        <w:t xml:space="preserve"> from the dataset before further analysis</w:t>
      </w:r>
      <w:r>
        <w:rPr>
          <w:rFonts w:asciiTheme="minorHAnsi" w:hAnsiTheme="minorHAnsi" w:cstheme="minorHAnsi"/>
        </w:rPr>
        <w:t>.</w:t>
      </w:r>
    </w:p>
    <w:p w:rsidR="003C7646" w:rsidRPr="006D4687" w:rsidRDefault="003C7646" w:rsidP="003C7646">
      <w:pPr>
        <w:spacing w:line="360" w:lineRule="auto"/>
        <w:rPr>
          <w:rFonts w:asciiTheme="minorHAnsi" w:hAnsiTheme="minorHAnsi" w:cstheme="minorHAnsi"/>
        </w:rPr>
      </w:pPr>
    </w:p>
    <w:p w:rsidR="003C7646" w:rsidRPr="006D4687" w:rsidRDefault="003C7646" w:rsidP="003C7646">
      <w:pPr>
        <w:spacing w:line="276" w:lineRule="auto"/>
        <w:rPr>
          <w:rFonts w:asciiTheme="minorHAnsi" w:hAnsiTheme="minorHAnsi" w:cstheme="minorHAnsi"/>
          <w:i/>
        </w:rPr>
      </w:pPr>
      <w:r w:rsidRPr="006D4687">
        <w:rPr>
          <w:rFonts w:asciiTheme="minorHAnsi" w:hAnsiTheme="minorHAnsi" w:cstheme="minorHAnsi"/>
          <w:b/>
          <w:i/>
        </w:rPr>
        <w:t>trn</w:t>
      </w:r>
      <w:r w:rsidRPr="006D4687">
        <w:rPr>
          <w:rFonts w:asciiTheme="minorHAnsi" w:hAnsiTheme="minorHAnsi" w:cstheme="minorHAnsi"/>
          <w:b/>
        </w:rPr>
        <w:t>L manually removed</w:t>
      </w:r>
      <w:r w:rsidRPr="006D4687">
        <w:rPr>
          <w:rFonts w:asciiTheme="minorHAnsi" w:hAnsiTheme="minorHAnsi" w:cstheme="minorHAnsi"/>
        </w:rPr>
        <w:t xml:space="preserve"> </w:t>
      </w:r>
    </w:p>
    <w:p w:rsidR="003C7646" w:rsidRPr="006D4687" w:rsidRDefault="003C7646" w:rsidP="003C7646">
      <w:pPr>
        <w:pStyle w:val="BodyText"/>
        <w:numPr>
          <w:ilvl w:val="0"/>
          <w:numId w:val="1"/>
        </w:numPr>
        <w:spacing w:line="276" w:lineRule="auto"/>
        <w:jc w:val="both"/>
        <w:rPr>
          <w:rFonts w:asciiTheme="minorHAnsi" w:hAnsiTheme="minorHAnsi" w:cstheme="minorHAnsi"/>
          <w:lang w:val="en-GB"/>
        </w:rPr>
      </w:pPr>
      <w:r w:rsidRPr="006D4687">
        <w:rPr>
          <w:rFonts w:asciiTheme="minorHAnsi" w:hAnsiTheme="minorHAnsi" w:cstheme="minorHAnsi"/>
          <w:lang w:val="en-GB"/>
        </w:rPr>
        <w:t>likely food contaminants: Musaceae including</w:t>
      </w:r>
      <w:r w:rsidRPr="006D4687">
        <w:rPr>
          <w:rFonts w:asciiTheme="minorHAnsi" w:hAnsiTheme="minorHAnsi" w:cstheme="minorHAnsi"/>
          <w:i/>
          <w:lang w:val="en-GB"/>
        </w:rPr>
        <w:t xml:space="preserve"> Musa</w:t>
      </w:r>
      <w:r w:rsidRPr="006D4687">
        <w:rPr>
          <w:rFonts w:asciiTheme="minorHAnsi" w:hAnsiTheme="minorHAnsi" w:cstheme="minorHAnsi"/>
          <w:lang w:val="en-GB"/>
        </w:rPr>
        <w:t xml:space="preserve"> (banana), </w:t>
      </w:r>
      <w:r w:rsidRPr="00026748">
        <w:rPr>
          <w:rFonts w:asciiTheme="minorHAnsi" w:hAnsiTheme="minorHAnsi" w:cstheme="minorHAnsi"/>
          <w:i/>
          <w:lang w:val="en-GB"/>
        </w:rPr>
        <w:t>Oryza sativa</w:t>
      </w:r>
      <w:r>
        <w:rPr>
          <w:rFonts w:asciiTheme="minorHAnsi" w:hAnsiTheme="minorHAnsi" w:cstheme="minorHAnsi"/>
          <w:lang w:val="en-GB"/>
        </w:rPr>
        <w:t xml:space="preserve"> (rice), </w:t>
      </w:r>
      <w:r w:rsidRPr="006D4687">
        <w:rPr>
          <w:rFonts w:asciiTheme="minorHAnsi" w:hAnsiTheme="minorHAnsi" w:cstheme="minorHAnsi"/>
          <w:i/>
          <w:lang w:val="en-GB"/>
        </w:rPr>
        <w:t>Capsicum</w:t>
      </w:r>
      <w:r w:rsidRPr="006D4687">
        <w:rPr>
          <w:rFonts w:asciiTheme="minorHAnsi" w:hAnsiTheme="minorHAnsi" w:cstheme="minorHAnsi"/>
          <w:lang w:val="en-GB"/>
        </w:rPr>
        <w:t xml:space="preserve"> (pepper), </w:t>
      </w:r>
      <w:r w:rsidRPr="006D4687">
        <w:rPr>
          <w:rFonts w:asciiTheme="minorHAnsi" w:hAnsiTheme="minorHAnsi" w:cstheme="minorHAnsi"/>
          <w:i/>
          <w:lang w:val="en-GB"/>
        </w:rPr>
        <w:t>Glycine max</w:t>
      </w:r>
      <w:r w:rsidRPr="006D4687">
        <w:rPr>
          <w:rFonts w:asciiTheme="minorHAnsi" w:hAnsiTheme="minorHAnsi" w:cstheme="minorHAnsi"/>
          <w:lang w:val="en-GB"/>
        </w:rPr>
        <w:t xml:space="preserve"> (L.) Merr. (soy), </w:t>
      </w:r>
      <w:r w:rsidRPr="006D4687">
        <w:rPr>
          <w:rFonts w:asciiTheme="minorHAnsi" w:hAnsiTheme="minorHAnsi" w:cstheme="minorHAnsi"/>
          <w:i/>
        </w:rPr>
        <w:t xml:space="preserve">Zingiber officinale </w:t>
      </w:r>
      <w:r w:rsidRPr="006D4687">
        <w:rPr>
          <w:rFonts w:asciiTheme="minorHAnsi" w:hAnsiTheme="minorHAnsi" w:cstheme="minorHAnsi"/>
        </w:rPr>
        <w:t>Roscoe</w:t>
      </w:r>
      <w:r w:rsidRPr="006D4687">
        <w:rPr>
          <w:rFonts w:asciiTheme="minorHAnsi" w:hAnsiTheme="minorHAnsi" w:cstheme="minorHAnsi"/>
          <w:i/>
        </w:rPr>
        <w:t xml:space="preserve"> </w:t>
      </w:r>
      <w:r w:rsidRPr="006D4687">
        <w:rPr>
          <w:rFonts w:asciiTheme="minorHAnsi" w:hAnsiTheme="minorHAnsi" w:cstheme="minorHAnsi"/>
        </w:rPr>
        <w:t xml:space="preserve">(ginger), </w:t>
      </w:r>
      <w:r w:rsidRPr="006D4687">
        <w:rPr>
          <w:rFonts w:asciiTheme="minorHAnsi" w:hAnsiTheme="minorHAnsi" w:cstheme="minorHAnsi"/>
          <w:i/>
        </w:rPr>
        <w:t>Humulus lupulus</w:t>
      </w:r>
      <w:r w:rsidRPr="006D4687">
        <w:rPr>
          <w:rFonts w:asciiTheme="minorHAnsi" w:hAnsiTheme="minorHAnsi" w:cstheme="minorHAnsi"/>
        </w:rPr>
        <w:t xml:space="preserve"> (hops), Laurales</w:t>
      </w:r>
      <w:r>
        <w:rPr>
          <w:rFonts w:asciiTheme="minorHAnsi" w:hAnsiTheme="minorHAnsi" w:cstheme="minorHAnsi"/>
        </w:rPr>
        <w:t>, Juglandaceae</w:t>
      </w:r>
    </w:p>
    <w:p w:rsidR="003C7646" w:rsidRPr="006D4687" w:rsidRDefault="003C7646" w:rsidP="003C7646">
      <w:pPr>
        <w:pStyle w:val="BodyText"/>
        <w:numPr>
          <w:ilvl w:val="0"/>
          <w:numId w:val="1"/>
        </w:numPr>
        <w:spacing w:line="276" w:lineRule="auto"/>
        <w:jc w:val="both"/>
        <w:rPr>
          <w:rFonts w:asciiTheme="minorHAnsi" w:hAnsiTheme="minorHAnsi" w:cstheme="minorHAnsi"/>
          <w:lang w:val="en-GB"/>
        </w:rPr>
      </w:pPr>
      <w:r w:rsidRPr="006D4687">
        <w:rPr>
          <w:rFonts w:asciiTheme="minorHAnsi" w:hAnsiTheme="minorHAnsi" w:cstheme="minorHAnsi"/>
          <w:lang w:val="en-GB"/>
        </w:rPr>
        <w:t xml:space="preserve">contaminants of unknown origin: Convolvulaceae incl. </w:t>
      </w:r>
      <w:r w:rsidRPr="006D4687">
        <w:rPr>
          <w:rFonts w:asciiTheme="minorHAnsi" w:hAnsiTheme="minorHAnsi" w:cstheme="minorHAnsi"/>
          <w:i/>
          <w:lang w:val="en-GB"/>
        </w:rPr>
        <w:t>Convolvulus</w:t>
      </w:r>
      <w:r w:rsidRPr="006D4687">
        <w:rPr>
          <w:rFonts w:asciiTheme="minorHAnsi" w:hAnsiTheme="minorHAnsi" w:cstheme="minorHAnsi"/>
          <w:lang w:val="en-GB"/>
        </w:rPr>
        <w:t xml:space="preserve">, </w:t>
      </w:r>
      <w:r w:rsidRPr="006D4687">
        <w:rPr>
          <w:rFonts w:asciiTheme="minorHAnsi" w:hAnsiTheme="minorHAnsi" w:cstheme="minorHAnsi"/>
          <w:i/>
          <w:lang w:val="en-GB"/>
        </w:rPr>
        <w:t>Ipomoea</w:t>
      </w:r>
      <w:r w:rsidRPr="006D4687">
        <w:rPr>
          <w:rFonts w:asciiTheme="minorHAnsi" w:hAnsiTheme="minorHAnsi" w:cstheme="minorHAnsi"/>
          <w:lang w:val="en-GB"/>
        </w:rPr>
        <w:t xml:space="preserve"> (not in Arctic)</w:t>
      </w:r>
    </w:p>
    <w:p w:rsidR="003C7646" w:rsidRPr="006D4687" w:rsidRDefault="003C7646" w:rsidP="003C7646">
      <w:pPr>
        <w:spacing w:line="276" w:lineRule="auto"/>
        <w:rPr>
          <w:rFonts w:asciiTheme="minorHAnsi" w:hAnsiTheme="minorHAnsi" w:cstheme="minorHAnsi"/>
        </w:rPr>
      </w:pPr>
    </w:p>
    <w:p w:rsidR="003C7646" w:rsidRPr="006D4687" w:rsidRDefault="003C7646" w:rsidP="003C7646">
      <w:pPr>
        <w:pStyle w:val="BodyText"/>
        <w:spacing w:line="276" w:lineRule="auto"/>
        <w:rPr>
          <w:rFonts w:asciiTheme="minorHAnsi" w:hAnsiTheme="minorHAnsi" w:cstheme="minorHAnsi"/>
          <w:b/>
          <w:lang w:val="en-GB"/>
        </w:rPr>
      </w:pPr>
      <w:r w:rsidRPr="006D4687">
        <w:rPr>
          <w:rFonts w:asciiTheme="minorHAnsi" w:hAnsiTheme="minorHAnsi" w:cstheme="minorHAnsi"/>
          <w:b/>
          <w:lang w:val="en-GB"/>
        </w:rPr>
        <w:t xml:space="preserve">nrITS1 manually removed </w:t>
      </w:r>
    </w:p>
    <w:p w:rsidR="003C7646" w:rsidRPr="006D4687" w:rsidRDefault="003C7646" w:rsidP="003C7646">
      <w:pPr>
        <w:pStyle w:val="BodyText"/>
        <w:numPr>
          <w:ilvl w:val="0"/>
          <w:numId w:val="1"/>
        </w:numPr>
        <w:spacing w:line="276" w:lineRule="auto"/>
        <w:rPr>
          <w:rFonts w:asciiTheme="minorHAnsi" w:hAnsiTheme="minorHAnsi" w:cstheme="minorHAnsi"/>
          <w:lang w:val="en-GB"/>
        </w:rPr>
      </w:pPr>
      <w:r w:rsidRPr="006D4687">
        <w:rPr>
          <w:rFonts w:asciiTheme="minorHAnsi" w:hAnsiTheme="minorHAnsi" w:cstheme="minorHAnsi"/>
          <w:lang w:val="en-GB"/>
        </w:rPr>
        <w:t xml:space="preserve">likely food contaminants: </w:t>
      </w:r>
      <w:r w:rsidRPr="006D4687">
        <w:rPr>
          <w:rFonts w:asciiTheme="minorHAnsi" w:hAnsiTheme="minorHAnsi" w:cstheme="minorHAnsi"/>
          <w:i/>
          <w:lang w:val="en-GB"/>
        </w:rPr>
        <w:t xml:space="preserve">Allium cepa </w:t>
      </w:r>
      <w:r w:rsidRPr="006D4687">
        <w:rPr>
          <w:rFonts w:asciiTheme="minorHAnsi" w:hAnsiTheme="minorHAnsi" w:cstheme="minorHAnsi"/>
          <w:lang w:val="en-GB"/>
        </w:rPr>
        <w:t>L.</w:t>
      </w:r>
      <w:r w:rsidRPr="006D4687">
        <w:rPr>
          <w:rFonts w:asciiTheme="minorHAnsi" w:hAnsiTheme="minorHAnsi" w:cstheme="minorHAnsi"/>
          <w:i/>
          <w:lang w:val="en-GB"/>
        </w:rPr>
        <w:t xml:space="preserve"> </w:t>
      </w:r>
      <w:r w:rsidRPr="006D4687">
        <w:rPr>
          <w:rFonts w:asciiTheme="minorHAnsi" w:hAnsiTheme="minorHAnsi" w:cstheme="minorHAnsi"/>
          <w:lang w:val="en-GB"/>
        </w:rPr>
        <w:t>(onion)</w:t>
      </w:r>
      <w:r w:rsidR="00C837B5">
        <w:rPr>
          <w:rFonts w:asciiTheme="minorHAnsi" w:hAnsiTheme="minorHAnsi" w:cstheme="minorHAnsi"/>
          <w:lang w:val="en-GB"/>
        </w:rPr>
        <w:t xml:space="preserve">, </w:t>
      </w:r>
      <w:r w:rsidR="00E64398" w:rsidRPr="00D23B8D">
        <w:rPr>
          <w:rFonts w:ascii="Calibri" w:hAnsi="Calibri" w:cs="Calibri"/>
          <w:i/>
          <w:lang w:val="en-GB"/>
        </w:rPr>
        <w:t xml:space="preserve">Lagenaria siceraria </w:t>
      </w:r>
      <w:r w:rsidR="00E64398" w:rsidRPr="00D23B8D">
        <w:rPr>
          <w:rFonts w:ascii="Calibri" w:hAnsi="Calibri" w:cs="Calibri"/>
          <w:lang w:val="en-GB"/>
        </w:rPr>
        <w:t>(Molina) Standl.</w:t>
      </w:r>
      <w:r w:rsidR="00E64398" w:rsidRPr="00D23B8D">
        <w:rPr>
          <w:rFonts w:ascii="Calibri" w:hAnsi="Calibri" w:cs="Calibri"/>
          <w:i/>
          <w:lang w:val="en-GB"/>
        </w:rPr>
        <w:t xml:space="preserve"> </w:t>
      </w:r>
      <w:r w:rsidR="00E64398" w:rsidRPr="00D23B8D">
        <w:rPr>
          <w:rFonts w:ascii="Calibri" w:hAnsi="Calibri" w:cs="Calibri"/>
          <w:lang w:val="en-GB"/>
        </w:rPr>
        <w:t>(calabash)</w:t>
      </w:r>
    </w:p>
    <w:p w:rsidR="003C7646" w:rsidRPr="006D4687" w:rsidRDefault="003C7646" w:rsidP="003C7646">
      <w:pPr>
        <w:pStyle w:val="BodyText"/>
        <w:numPr>
          <w:ilvl w:val="0"/>
          <w:numId w:val="1"/>
        </w:numPr>
        <w:spacing w:line="276" w:lineRule="auto"/>
        <w:rPr>
          <w:rFonts w:asciiTheme="minorHAnsi" w:hAnsiTheme="minorHAnsi" w:cstheme="minorHAnsi"/>
          <w:lang w:val="en-GB"/>
        </w:rPr>
      </w:pPr>
      <w:r w:rsidRPr="006D4687">
        <w:rPr>
          <w:rFonts w:asciiTheme="minorHAnsi" w:hAnsiTheme="minorHAnsi" w:cstheme="minorHAnsi"/>
          <w:lang w:val="en-GB"/>
        </w:rPr>
        <w:t xml:space="preserve">non-native species </w:t>
      </w:r>
      <w:r w:rsidRPr="006D4687">
        <w:rPr>
          <w:rFonts w:asciiTheme="minorHAnsi" w:hAnsiTheme="minorHAnsi" w:cstheme="minorHAnsi"/>
          <w:i/>
          <w:lang w:val="en-GB"/>
        </w:rPr>
        <w:t xml:space="preserve">Celtis tetrandra </w:t>
      </w:r>
      <w:r w:rsidRPr="006D4687">
        <w:rPr>
          <w:rFonts w:asciiTheme="minorHAnsi" w:hAnsiTheme="minorHAnsi" w:cstheme="minorHAnsi"/>
          <w:lang w:val="en-GB"/>
        </w:rPr>
        <w:t>Roxb.</w:t>
      </w:r>
      <w:r w:rsidRPr="006D4687">
        <w:rPr>
          <w:rFonts w:asciiTheme="minorHAnsi" w:hAnsiTheme="minorHAnsi" w:cstheme="minorHAnsi"/>
          <w:i/>
          <w:lang w:val="en-GB"/>
        </w:rPr>
        <w:t xml:space="preserve"> </w:t>
      </w:r>
      <w:r w:rsidRPr="006D4687">
        <w:rPr>
          <w:rFonts w:asciiTheme="minorHAnsi" w:hAnsiTheme="minorHAnsi" w:cstheme="minorHAnsi"/>
          <w:lang w:val="en-GB"/>
        </w:rPr>
        <w:t xml:space="preserve">and </w:t>
      </w:r>
      <w:r w:rsidRPr="006D4687">
        <w:rPr>
          <w:rFonts w:asciiTheme="minorHAnsi" w:hAnsiTheme="minorHAnsi" w:cstheme="minorHAnsi"/>
          <w:i/>
          <w:lang w:val="en-GB"/>
        </w:rPr>
        <w:t xml:space="preserve">Pteroceltis tatarinowii </w:t>
      </w:r>
      <w:r w:rsidRPr="006D4687">
        <w:rPr>
          <w:rFonts w:asciiTheme="minorHAnsi" w:hAnsiTheme="minorHAnsi" w:cstheme="minorHAnsi"/>
          <w:lang w:val="en-GB"/>
        </w:rPr>
        <w:t>Maxim.</w:t>
      </w:r>
      <w:r w:rsidRPr="006D4687">
        <w:rPr>
          <w:rFonts w:asciiTheme="minorHAnsi" w:hAnsiTheme="minorHAnsi" w:cstheme="minorHAnsi"/>
          <w:i/>
          <w:lang w:val="en-GB"/>
        </w:rPr>
        <w:t xml:space="preserve"> </w:t>
      </w:r>
      <w:r w:rsidRPr="006D4687">
        <w:rPr>
          <w:rFonts w:asciiTheme="minorHAnsi" w:hAnsiTheme="minorHAnsi" w:cstheme="minorHAnsi"/>
          <w:lang w:val="en-GB"/>
        </w:rPr>
        <w:t>(native Chinese and South-East Asian tree species)</w:t>
      </w:r>
    </w:p>
    <w:p w:rsidR="003C7646" w:rsidRPr="006D4687" w:rsidRDefault="003C7646" w:rsidP="003C7646">
      <w:pPr>
        <w:spacing w:line="276" w:lineRule="auto"/>
        <w:rPr>
          <w:rFonts w:asciiTheme="minorHAnsi" w:hAnsiTheme="minorHAnsi" w:cstheme="minorHAnsi"/>
          <w:lang w:val="en-GB"/>
        </w:rPr>
      </w:pPr>
    </w:p>
    <w:p w:rsidR="003C7646" w:rsidRPr="006D4687" w:rsidRDefault="003C7646" w:rsidP="003C7646">
      <w:pPr>
        <w:pStyle w:val="BodyText"/>
        <w:spacing w:line="276" w:lineRule="auto"/>
        <w:rPr>
          <w:rFonts w:asciiTheme="minorHAnsi" w:hAnsiTheme="minorHAnsi" w:cstheme="minorHAnsi"/>
          <w:b/>
          <w:lang w:val="en-GB"/>
        </w:rPr>
      </w:pPr>
      <w:r w:rsidRPr="006D4687">
        <w:rPr>
          <w:rFonts w:asciiTheme="minorHAnsi" w:hAnsiTheme="minorHAnsi" w:cstheme="minorHAnsi"/>
          <w:b/>
          <w:lang w:val="en-GB"/>
        </w:rPr>
        <w:t xml:space="preserve">nrITS2 manually removed: </w:t>
      </w:r>
    </w:p>
    <w:p w:rsidR="003C7646" w:rsidRPr="00D23B8D" w:rsidRDefault="003C7646" w:rsidP="003C7646">
      <w:pPr>
        <w:pStyle w:val="BodyText"/>
        <w:numPr>
          <w:ilvl w:val="0"/>
          <w:numId w:val="2"/>
        </w:numPr>
        <w:spacing w:line="276" w:lineRule="auto"/>
        <w:jc w:val="both"/>
        <w:rPr>
          <w:rFonts w:ascii="Calibri" w:hAnsi="Calibri" w:cs="Calibri"/>
          <w:lang w:val="en-GB"/>
        </w:rPr>
      </w:pPr>
      <w:r w:rsidRPr="00D23B8D">
        <w:rPr>
          <w:rFonts w:ascii="Calibri" w:hAnsi="Calibri" w:cs="Calibri"/>
          <w:lang w:val="en-GB"/>
        </w:rPr>
        <w:t xml:space="preserve">likely food contaminants: </w:t>
      </w:r>
      <w:r w:rsidRPr="00D23B8D">
        <w:rPr>
          <w:rFonts w:ascii="Calibri" w:hAnsi="Calibri" w:cs="Calibri"/>
          <w:i/>
          <w:lang w:val="en-GB"/>
        </w:rPr>
        <w:t xml:space="preserve">Lagenaria siceraria </w:t>
      </w:r>
      <w:r w:rsidRPr="00D23B8D">
        <w:rPr>
          <w:rFonts w:ascii="Calibri" w:hAnsi="Calibri" w:cs="Calibri"/>
          <w:lang w:val="en-GB"/>
        </w:rPr>
        <w:t>(Molina) Standl.</w:t>
      </w:r>
      <w:r w:rsidRPr="00D23B8D">
        <w:rPr>
          <w:rFonts w:ascii="Calibri" w:hAnsi="Calibri" w:cs="Calibri"/>
          <w:i/>
          <w:lang w:val="en-GB"/>
        </w:rPr>
        <w:t xml:space="preserve"> </w:t>
      </w:r>
      <w:r w:rsidRPr="00D23B8D">
        <w:rPr>
          <w:rFonts w:ascii="Calibri" w:hAnsi="Calibri" w:cs="Calibri"/>
          <w:lang w:val="en-GB"/>
        </w:rPr>
        <w:t>(calabash)</w:t>
      </w:r>
      <w:r w:rsidRPr="00D23B8D">
        <w:rPr>
          <w:rFonts w:ascii="Calibri" w:hAnsi="Calibri" w:cs="Calibri"/>
          <w:i/>
          <w:lang w:val="en-GB"/>
        </w:rPr>
        <w:t xml:space="preserve">, Spanicia turkestanica </w:t>
      </w:r>
      <w:r w:rsidRPr="00D23B8D">
        <w:rPr>
          <w:rFonts w:ascii="Calibri" w:hAnsi="Calibri" w:cs="Calibri"/>
          <w:lang w:val="en-GB"/>
        </w:rPr>
        <w:t>Iljin</w:t>
      </w:r>
      <w:r w:rsidRPr="00D23B8D">
        <w:rPr>
          <w:rFonts w:ascii="Calibri" w:hAnsi="Calibri" w:cs="Calibri"/>
          <w:i/>
          <w:lang w:val="en-GB"/>
        </w:rPr>
        <w:t xml:space="preserve"> </w:t>
      </w:r>
      <w:r w:rsidRPr="00D23B8D">
        <w:rPr>
          <w:rFonts w:ascii="Calibri" w:hAnsi="Calibri" w:cs="Calibri"/>
          <w:lang w:val="en-GB"/>
        </w:rPr>
        <w:t>(spinach)</w:t>
      </w:r>
    </w:p>
    <w:p w:rsidR="003C7646" w:rsidRPr="00D23B8D" w:rsidRDefault="003C7646" w:rsidP="003C7646">
      <w:pPr>
        <w:pStyle w:val="BodyText"/>
        <w:numPr>
          <w:ilvl w:val="0"/>
          <w:numId w:val="2"/>
        </w:numPr>
        <w:spacing w:line="276" w:lineRule="auto"/>
        <w:rPr>
          <w:rFonts w:ascii="Calibri" w:hAnsi="Calibri" w:cs="Calibri"/>
          <w:i/>
          <w:lang w:val="en-GB"/>
        </w:rPr>
      </w:pPr>
      <w:r w:rsidRPr="00D23B8D">
        <w:rPr>
          <w:rFonts w:ascii="Calibri" w:hAnsi="Calibri" w:cs="Calibri"/>
          <w:lang w:val="en-GB"/>
        </w:rPr>
        <w:t>contaminants of unknown origin</w:t>
      </w:r>
      <w:r w:rsidRPr="00D23B8D">
        <w:rPr>
          <w:rFonts w:ascii="Calibri" w:hAnsi="Calibri" w:cs="Calibri"/>
          <w:i/>
          <w:lang w:val="en-GB"/>
        </w:rPr>
        <w:t xml:space="preserve">: Urtica dioica </w:t>
      </w:r>
      <w:r w:rsidRPr="00D23B8D">
        <w:rPr>
          <w:rFonts w:ascii="Calibri" w:hAnsi="Calibri" w:cs="Calibri"/>
          <w:lang w:val="en-GB"/>
        </w:rPr>
        <w:t>L. (Selwyn caribou C)</w:t>
      </w:r>
    </w:p>
    <w:p w:rsidR="003C7646" w:rsidRPr="006D4687" w:rsidRDefault="003C7646" w:rsidP="003C7646">
      <w:pPr>
        <w:pStyle w:val="BodyText"/>
        <w:numPr>
          <w:ilvl w:val="0"/>
          <w:numId w:val="2"/>
        </w:numPr>
        <w:spacing w:line="276" w:lineRule="auto"/>
        <w:rPr>
          <w:rFonts w:asciiTheme="minorHAnsi" w:hAnsiTheme="minorHAnsi" w:cstheme="minorHAnsi"/>
          <w:i/>
          <w:lang w:val="en-GB"/>
        </w:rPr>
      </w:pPr>
      <w:r w:rsidRPr="00D23B8D">
        <w:rPr>
          <w:rFonts w:ascii="Calibri" w:hAnsi="Calibri" w:cs="Calibri"/>
          <w:lang w:val="en-GB"/>
        </w:rPr>
        <w:t xml:space="preserve">non-native species: </w:t>
      </w:r>
      <w:r w:rsidRPr="00D23B8D">
        <w:rPr>
          <w:rFonts w:ascii="Calibri" w:hAnsi="Calibri" w:cs="Calibri"/>
          <w:i/>
          <w:lang w:val="en-GB"/>
        </w:rPr>
        <w:t xml:space="preserve">Celtis biondii </w:t>
      </w:r>
      <w:r w:rsidRPr="00D23B8D">
        <w:rPr>
          <w:rFonts w:ascii="Calibri" w:hAnsi="Calibri" w:cs="Calibri"/>
          <w:lang w:val="en-GB"/>
        </w:rPr>
        <w:t>Pamp.</w:t>
      </w:r>
      <w:r w:rsidRPr="00D23B8D">
        <w:rPr>
          <w:rFonts w:ascii="Calibri" w:hAnsi="Calibri" w:cs="Calibri"/>
          <w:i/>
          <w:lang w:val="en-GB"/>
        </w:rPr>
        <w:t xml:space="preserve"> </w:t>
      </w:r>
      <w:r w:rsidRPr="00D23B8D">
        <w:rPr>
          <w:rFonts w:ascii="Calibri" w:hAnsi="Calibri" w:cs="Calibri"/>
          <w:lang w:val="en-GB"/>
        </w:rPr>
        <w:t xml:space="preserve">(native South-East Asian tree species), </w:t>
      </w:r>
      <w:r w:rsidRPr="00D23B8D">
        <w:rPr>
          <w:rFonts w:ascii="Calibri" w:hAnsi="Calibri" w:cs="Calibri"/>
          <w:i/>
          <w:lang w:val="en-GB"/>
        </w:rPr>
        <w:t>Chamaecyparis obtusa</w:t>
      </w:r>
      <w:r w:rsidRPr="00D23B8D">
        <w:rPr>
          <w:rFonts w:ascii="Calibri" w:hAnsi="Calibri" w:cs="Calibri"/>
          <w:lang w:val="en-GB"/>
        </w:rPr>
        <w:t xml:space="preserve"> (Siebold &amp; Zucc.) Endl. and </w:t>
      </w:r>
      <w:r w:rsidRPr="00D23B8D">
        <w:rPr>
          <w:rFonts w:ascii="Calibri" w:hAnsi="Calibri" w:cs="Calibri"/>
          <w:i/>
          <w:lang w:val="en-GB"/>
        </w:rPr>
        <w:t>Cryptomeria japonica</w:t>
      </w:r>
      <w:r w:rsidRPr="00D23B8D">
        <w:rPr>
          <w:rFonts w:ascii="Calibri" w:hAnsi="Calibri" w:cs="Calibri"/>
          <w:lang w:val="en-GB"/>
        </w:rPr>
        <w:t xml:space="preserve"> (Thunb. ex L.f.) D.Don (native to Japan and Taiwan)</w:t>
      </w:r>
      <w:r w:rsidRPr="006D4687">
        <w:rPr>
          <w:rFonts w:asciiTheme="minorHAnsi" w:hAnsiTheme="minorHAnsi" w:cstheme="minorHAnsi"/>
          <w:i/>
          <w:lang w:val="en-GB"/>
        </w:rPr>
        <w:br w:type="page"/>
      </w:r>
    </w:p>
    <w:p w:rsidR="003C7646" w:rsidRDefault="003C7646" w:rsidP="003C7646">
      <w:pPr>
        <w:pStyle w:val="Heading2"/>
      </w:pPr>
      <w:bookmarkStart w:id="5" w:name="_Toc75021591"/>
      <w:r w:rsidRPr="006D4687">
        <w:lastRenderedPageBreak/>
        <w:t xml:space="preserve">S5. </w:t>
      </w:r>
      <w:r w:rsidR="00067C25" w:rsidRPr="00067C25">
        <w:rPr>
          <w:i/>
        </w:rPr>
        <w:t>trn</w:t>
      </w:r>
      <w:r w:rsidR="00067C25">
        <w:t>L and nrITS</w:t>
      </w:r>
      <w:r w:rsidRPr="006D4687">
        <w:t xml:space="preserve"> filtering steps</w:t>
      </w:r>
      <w:bookmarkEnd w:id="5"/>
    </w:p>
    <w:p w:rsidR="003C7646" w:rsidRDefault="003C7646" w:rsidP="003C7646"/>
    <w:p w:rsidR="003C7646" w:rsidRPr="009A31BA" w:rsidRDefault="003C7646" w:rsidP="003C7646">
      <w:pPr>
        <w:rPr>
          <w:rFonts w:asciiTheme="minorHAnsi" w:hAnsiTheme="minorHAnsi" w:cstheme="minorHAnsi"/>
        </w:rPr>
      </w:pPr>
      <w:r w:rsidRPr="00D5297F">
        <w:rPr>
          <w:rFonts w:asciiTheme="minorHAnsi" w:hAnsiTheme="minorHAnsi" w:cstheme="minorHAnsi"/>
          <w:b/>
        </w:rPr>
        <w:t>Table S5.</w:t>
      </w:r>
      <w:r w:rsidR="00041130">
        <w:rPr>
          <w:rFonts w:asciiTheme="minorHAnsi" w:hAnsiTheme="minorHAnsi" w:cstheme="minorHAnsi"/>
          <w:b/>
        </w:rPr>
        <w:t>1</w:t>
      </w:r>
      <w:r w:rsidRPr="00D5297F">
        <w:rPr>
          <w:rFonts w:asciiTheme="minorHAnsi" w:hAnsiTheme="minorHAnsi" w:cstheme="minorHAnsi"/>
          <w:b/>
        </w:rPr>
        <w:t xml:space="preserve"> </w:t>
      </w:r>
      <w:r w:rsidR="008A1663">
        <w:rPr>
          <w:rFonts w:asciiTheme="minorHAnsi" w:hAnsiTheme="minorHAnsi" w:cstheme="minorHAnsi"/>
        </w:rPr>
        <w:t xml:space="preserve">Number of total reads and unique sequences for </w:t>
      </w:r>
      <w:r w:rsidR="008A1663" w:rsidRPr="00096275">
        <w:rPr>
          <w:rFonts w:asciiTheme="minorHAnsi" w:hAnsiTheme="minorHAnsi" w:cstheme="minorHAnsi"/>
        </w:rPr>
        <w:t>plant nrITS</w:t>
      </w:r>
      <w:r w:rsidR="008A1663">
        <w:rPr>
          <w:rFonts w:asciiTheme="minorHAnsi" w:hAnsiTheme="minorHAnsi" w:cstheme="minorHAnsi"/>
        </w:rPr>
        <w:t xml:space="preserve"> remaining after each filtering step.</w:t>
      </w:r>
      <w:r w:rsidR="00584544">
        <w:rPr>
          <w:rFonts w:asciiTheme="minorHAnsi" w:hAnsiTheme="minorHAnsi" w:cstheme="minorHAnsi"/>
        </w:rPr>
        <w:t xml:space="preserve"> Raw reads for nrITS run = 16,</w:t>
      </w:r>
      <w:r w:rsidR="00B4158B">
        <w:rPr>
          <w:rFonts w:asciiTheme="minorHAnsi" w:hAnsiTheme="minorHAnsi" w:cstheme="minorHAnsi"/>
        </w:rPr>
        <w:t>734</w:t>
      </w:r>
      <w:r w:rsidR="00584544">
        <w:rPr>
          <w:rFonts w:asciiTheme="minorHAnsi" w:hAnsiTheme="minorHAnsi" w:cstheme="minorHAnsi"/>
        </w:rPr>
        <w:t>,</w:t>
      </w:r>
      <w:r w:rsidR="00B4158B">
        <w:rPr>
          <w:rFonts w:asciiTheme="minorHAnsi" w:hAnsiTheme="minorHAnsi" w:cstheme="minorHAnsi"/>
        </w:rPr>
        <w:t>333</w:t>
      </w:r>
      <w:r w:rsidR="00584544">
        <w:rPr>
          <w:rFonts w:asciiTheme="minorHAnsi" w:hAnsiTheme="minorHAnsi" w:cstheme="minorHAnsi"/>
        </w:rPr>
        <w:t xml:space="preserve">. All paired-end reads were merged using PEAR, resulting in </w:t>
      </w:r>
      <w:r w:rsidR="00B4158B">
        <w:rPr>
          <w:rFonts w:asciiTheme="minorHAnsi" w:hAnsiTheme="minorHAnsi" w:cstheme="minorHAnsi"/>
        </w:rPr>
        <w:t>16,421,333 assembled reads.</w:t>
      </w:r>
    </w:p>
    <w:tbl>
      <w:tblPr>
        <w:tblpPr w:leftFromText="141" w:rightFromText="141" w:vertAnchor="text" w:horzAnchor="margin" w:tblpXSpec="center" w:tblpY="200"/>
        <w:tblW w:w="8469" w:type="dxa"/>
        <w:tblLayout w:type="fixed"/>
        <w:tblLook w:val="04A0" w:firstRow="1" w:lastRow="0" w:firstColumn="1" w:lastColumn="0" w:noHBand="0" w:noVBand="1"/>
      </w:tblPr>
      <w:tblGrid>
        <w:gridCol w:w="2689"/>
        <w:gridCol w:w="1134"/>
        <w:gridCol w:w="1134"/>
        <w:gridCol w:w="1134"/>
        <w:gridCol w:w="1134"/>
        <w:gridCol w:w="1244"/>
      </w:tblGrid>
      <w:tr w:rsidR="008A1663" w:rsidRPr="006D4687" w:rsidTr="008A1663">
        <w:trPr>
          <w:trHeight w:val="300"/>
        </w:trPr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>
              <w:rPr>
                <w:rFonts w:asciiTheme="minorHAnsi" w:hAnsiTheme="minorHAnsi" w:cstheme="minorHAnsi"/>
                <w:b/>
                <w:lang w:val="en-GB"/>
              </w:rPr>
              <w:t>nrITS1</w:t>
            </w:r>
          </w:p>
        </w:tc>
        <w:tc>
          <w:tcPr>
            <w:tcW w:w="237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8A1663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>
              <w:rPr>
                <w:rFonts w:asciiTheme="minorHAnsi" w:hAnsiTheme="minorHAnsi" w:cstheme="minorHAnsi"/>
                <w:b/>
                <w:lang w:val="en-GB"/>
              </w:rPr>
              <w:t>nrITS2</w:t>
            </w:r>
          </w:p>
        </w:tc>
      </w:tr>
      <w:tr w:rsidR="008A1663" w:rsidRPr="006D4687" w:rsidTr="008A1663">
        <w:trPr>
          <w:trHeight w:val="300"/>
        </w:trPr>
        <w:tc>
          <w:tcPr>
            <w:tcW w:w="26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Filtering step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Program/</w:t>
            </w:r>
          </w:p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comman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Total read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Unique sequences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Total reads</w:t>
            </w:r>
          </w:p>
        </w:tc>
        <w:tc>
          <w:tcPr>
            <w:tcW w:w="12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Unique sequences</w:t>
            </w:r>
          </w:p>
        </w:tc>
      </w:tr>
      <w:tr w:rsidR="008A1663" w:rsidRPr="006D4687" w:rsidTr="008A1663">
        <w:trPr>
          <w:trHeight w:val="300"/>
        </w:trPr>
        <w:tc>
          <w:tcPr>
            <w:tcW w:w="2689" w:type="dxa"/>
            <w:shd w:val="clear" w:color="auto" w:fill="auto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Assignment to samples</w:t>
            </w:r>
          </w:p>
        </w:tc>
        <w:tc>
          <w:tcPr>
            <w:tcW w:w="1134" w:type="dxa"/>
            <w:shd w:val="clear" w:color="auto" w:fill="auto"/>
            <w:hideMark/>
          </w:tcPr>
          <w:p w:rsidR="008A1663" w:rsidRPr="002D7509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2D7509">
              <w:rPr>
                <w:rFonts w:asciiTheme="minorHAnsi" w:hAnsiTheme="minorHAnsi" w:cstheme="minorHAnsi"/>
                <w:lang w:val="en-GB"/>
              </w:rPr>
              <w:t>Cutadapt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,</w:t>
            </w:r>
            <w:r w:rsidR="00B50C81">
              <w:rPr>
                <w:rFonts w:asciiTheme="minorHAnsi" w:hAnsiTheme="minorHAnsi" w:cstheme="minorHAnsi"/>
                <w:lang w:val="en-GB"/>
              </w:rPr>
              <w:t>888</w:t>
            </w:r>
            <w:r>
              <w:rPr>
                <w:rFonts w:asciiTheme="minorHAnsi" w:hAnsiTheme="minorHAnsi" w:cstheme="minorHAnsi"/>
                <w:lang w:val="en-GB"/>
              </w:rPr>
              <w:t>,</w:t>
            </w:r>
            <w:r w:rsidR="00B50C81">
              <w:rPr>
                <w:rFonts w:asciiTheme="minorHAnsi" w:hAnsiTheme="minorHAnsi" w:cstheme="minorHAnsi"/>
                <w:lang w:val="en-GB"/>
              </w:rPr>
              <w:t>459</w:t>
            </w:r>
          </w:p>
        </w:tc>
        <w:tc>
          <w:tcPr>
            <w:tcW w:w="1134" w:type="dxa"/>
            <w:shd w:val="clear" w:color="auto" w:fill="auto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,</w:t>
            </w:r>
            <w:r w:rsidR="00584544">
              <w:rPr>
                <w:rFonts w:asciiTheme="minorHAnsi" w:hAnsiTheme="minorHAnsi" w:cstheme="minorHAnsi"/>
                <w:lang w:val="en-GB"/>
              </w:rPr>
              <w:t>307,952</w:t>
            </w: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8A1663">
        <w:trPr>
          <w:trHeight w:val="300"/>
        </w:trPr>
        <w:tc>
          <w:tcPr>
            <w:tcW w:w="2689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Removal of sequences with quality &lt;20 and length &lt;150 bp</w:t>
            </w:r>
          </w:p>
        </w:tc>
        <w:tc>
          <w:tcPr>
            <w:tcW w:w="1134" w:type="dxa"/>
            <w:shd w:val="clear" w:color="auto" w:fill="auto"/>
          </w:tcPr>
          <w:p w:rsidR="008A1663" w:rsidRPr="005743CD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PRINSEQ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,</w:t>
            </w:r>
            <w:r w:rsidR="00A26A24">
              <w:rPr>
                <w:rFonts w:asciiTheme="minorHAnsi" w:hAnsiTheme="minorHAnsi" w:cstheme="minorHAnsi"/>
                <w:lang w:val="en-GB"/>
              </w:rPr>
              <w:t>85</w:t>
            </w:r>
            <w:r>
              <w:rPr>
                <w:rFonts w:asciiTheme="minorHAnsi" w:hAnsiTheme="minorHAnsi" w:cstheme="minorHAnsi"/>
                <w:lang w:val="en-GB"/>
              </w:rPr>
              <w:t>4,574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,</w:t>
            </w:r>
            <w:r w:rsidR="00AA6DF7">
              <w:rPr>
                <w:rFonts w:asciiTheme="minorHAnsi" w:hAnsiTheme="minorHAnsi" w:cstheme="minorHAnsi"/>
                <w:lang w:val="en-GB"/>
              </w:rPr>
              <w:t>3</w:t>
            </w:r>
            <w:r>
              <w:rPr>
                <w:rFonts w:asciiTheme="minorHAnsi" w:hAnsiTheme="minorHAnsi" w:cstheme="minorHAnsi"/>
                <w:lang w:val="en-GB"/>
              </w:rPr>
              <w:t>05,913</w:t>
            </w: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8A1663">
        <w:trPr>
          <w:trHeight w:val="300"/>
        </w:trPr>
        <w:tc>
          <w:tcPr>
            <w:tcW w:w="2689" w:type="dxa"/>
            <w:shd w:val="clear" w:color="auto" w:fill="auto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Dereplication, sorting by size and clustering into OTUs (removing singletons and chimeras)</w:t>
            </w:r>
          </w:p>
        </w:tc>
        <w:tc>
          <w:tcPr>
            <w:tcW w:w="1134" w:type="dxa"/>
            <w:shd w:val="clear" w:color="auto" w:fill="auto"/>
            <w:hideMark/>
          </w:tcPr>
          <w:p w:rsidR="008A1663" w:rsidRPr="008333F9" w:rsidRDefault="008A1663" w:rsidP="008A1663">
            <w:pPr>
              <w:pStyle w:val="Compact"/>
              <w:rPr>
                <w:rFonts w:asciiTheme="minorHAnsi" w:hAnsiTheme="minorHAnsi" w:cstheme="minorHAnsi"/>
                <w:i/>
                <w:lang w:val="en-GB"/>
              </w:rPr>
            </w:pPr>
            <w:r w:rsidRPr="00A5774A">
              <w:t>VSEARCH</w:t>
            </w:r>
            <w:r>
              <w:t xml:space="preserve">, </w:t>
            </w:r>
            <w:r w:rsidRPr="008333F9">
              <w:t>unoise3</w:t>
            </w:r>
            <w:r>
              <w:t xml:space="preserve"> (USEARCH)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657</w:t>
            </w: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1805</w:t>
            </w:r>
          </w:p>
        </w:tc>
      </w:tr>
      <w:tr w:rsidR="008A1663" w:rsidRPr="006D4687" w:rsidTr="008A1663">
        <w:trPr>
          <w:trHeight w:val="624"/>
        </w:trPr>
        <w:tc>
          <w:tcPr>
            <w:tcW w:w="2689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moval of sequences with ≤</w:t>
            </w:r>
            <w:r>
              <w:rPr>
                <w:rFonts w:asciiTheme="minorHAnsi" w:hAnsiTheme="minorHAnsi" w:cstheme="minorHAnsi"/>
                <w:lang w:val="en-GB"/>
              </w:rPr>
              <w:t>80</w:t>
            </w:r>
            <w:r w:rsidRPr="006D4687">
              <w:rPr>
                <w:rFonts w:asciiTheme="minorHAnsi" w:hAnsiTheme="minorHAnsi" w:cstheme="minorHAnsi"/>
                <w:lang w:val="en-GB"/>
              </w:rPr>
              <w:t>% match &amp; &lt;</w:t>
            </w:r>
            <w:r>
              <w:rPr>
                <w:rFonts w:asciiTheme="minorHAnsi" w:hAnsiTheme="minorHAnsi" w:cstheme="minorHAnsi"/>
                <w:lang w:val="en-GB"/>
              </w:rPr>
              <w:t>80</w:t>
            </w:r>
            <w:r w:rsidRPr="006D4687">
              <w:rPr>
                <w:rFonts w:asciiTheme="minorHAnsi" w:hAnsiTheme="minorHAnsi" w:cstheme="minorHAnsi"/>
                <w:lang w:val="en-GB"/>
              </w:rPr>
              <w:t>% cover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,086,417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84</w:t>
            </w: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3,790,860</w:t>
            </w: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1531</w:t>
            </w:r>
          </w:p>
        </w:tc>
      </w:tr>
      <w:tr w:rsidR="008A1663" w:rsidRPr="006D4687" w:rsidTr="008A1663">
        <w:trPr>
          <w:trHeight w:val="740"/>
        </w:trPr>
        <w:tc>
          <w:tcPr>
            <w:tcW w:w="2689" w:type="dxa"/>
            <w:shd w:val="clear" w:color="auto" w:fill="auto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moval of sequences with maximum abundance in negative controls</w:t>
            </w:r>
          </w:p>
        </w:tc>
        <w:tc>
          <w:tcPr>
            <w:tcW w:w="1134" w:type="dxa"/>
            <w:shd w:val="clear" w:color="auto" w:fill="auto"/>
            <w:hideMark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3,872,930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464</w:t>
            </w: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3,710,741</w:t>
            </w: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1511</w:t>
            </w:r>
          </w:p>
        </w:tc>
      </w:tr>
      <w:tr w:rsidR="008A1663" w:rsidRPr="006D4687" w:rsidTr="008A1663">
        <w:trPr>
          <w:trHeight w:val="1135"/>
        </w:trPr>
        <w:tc>
          <w:tcPr>
            <w:tcW w:w="2689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Setting abundance of</w:t>
            </w:r>
            <w:r w:rsidRPr="006D4687">
              <w:rPr>
                <w:rFonts w:asciiTheme="minorHAnsi" w:hAnsiTheme="minorHAnsi" w:cstheme="minorHAnsi"/>
                <w:lang w:val="en-GB"/>
              </w:rPr>
              <w:t xml:space="preserve"> reads below filtering threshold of </w:t>
            </w:r>
            <w:r>
              <w:rPr>
                <w:rFonts w:asciiTheme="minorHAnsi" w:hAnsiTheme="minorHAnsi" w:cstheme="minorHAnsi"/>
                <w:lang w:val="en-GB"/>
              </w:rPr>
              <w:t>0.3</w:t>
            </w:r>
            <w:r w:rsidRPr="006D4687">
              <w:rPr>
                <w:rFonts w:asciiTheme="minorHAnsi" w:hAnsiTheme="minorHAnsi" w:cstheme="minorHAnsi"/>
                <w:lang w:val="en-GB"/>
              </w:rPr>
              <w:t>%</w:t>
            </w:r>
            <w:r>
              <w:rPr>
                <w:rFonts w:asciiTheme="minorHAnsi" w:hAnsiTheme="minorHAnsi" w:cstheme="minorHAnsi"/>
                <w:lang w:val="en-GB"/>
              </w:rPr>
              <w:t xml:space="preserve"> (nrITS2) or 0.35% (nrITS1 and fungal nrITS2)</w:t>
            </w:r>
            <w:r w:rsidRPr="006D4687">
              <w:rPr>
                <w:rFonts w:asciiTheme="minorHAnsi" w:hAnsiTheme="minorHAnsi" w:cstheme="minorHAnsi"/>
                <w:lang w:val="en-GB"/>
              </w:rPr>
              <w:t xml:space="preserve"> </w:t>
            </w:r>
            <w:r>
              <w:rPr>
                <w:rFonts w:asciiTheme="minorHAnsi" w:hAnsiTheme="minorHAnsi" w:cstheme="minorHAnsi"/>
                <w:lang w:val="en-GB"/>
              </w:rPr>
              <w:t>to 0 f</w:t>
            </w:r>
            <w:r w:rsidRPr="006D4687">
              <w:rPr>
                <w:rFonts w:asciiTheme="minorHAnsi" w:hAnsiTheme="minorHAnsi" w:cstheme="minorHAnsi"/>
                <w:lang w:val="en-GB"/>
              </w:rPr>
              <w:t>or each replicate to account for leaking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3,810,820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3,762,751</w:t>
            </w:r>
          </w:p>
        </w:tc>
        <w:tc>
          <w:tcPr>
            <w:tcW w:w="1244" w:type="dxa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8A1663">
        <w:trPr>
          <w:trHeight w:val="729"/>
        </w:trPr>
        <w:tc>
          <w:tcPr>
            <w:tcW w:w="2689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56350">
              <w:rPr>
                <w:rFonts w:asciiTheme="minorHAnsi" w:hAnsiTheme="minorHAnsi" w:cstheme="minorHAnsi"/>
                <w:lang w:val="en-GB"/>
              </w:rPr>
              <w:t>Removal of algae, fungi and merging identical identifications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2,170,250</w:t>
            </w:r>
          </w:p>
        </w:tc>
        <w:tc>
          <w:tcPr>
            <w:tcW w:w="1134" w:type="dxa"/>
            <w:shd w:val="clear" w:color="auto" w:fill="auto"/>
          </w:tcPr>
          <w:p w:rsidR="008A1663" w:rsidRPr="007D107A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79</w:t>
            </w:r>
          </w:p>
        </w:tc>
        <w:tc>
          <w:tcPr>
            <w:tcW w:w="1134" w:type="dxa"/>
          </w:tcPr>
          <w:p w:rsidR="008A1663" w:rsidRPr="007D107A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2,201,842</w:t>
            </w:r>
          </w:p>
        </w:tc>
        <w:tc>
          <w:tcPr>
            <w:tcW w:w="1244" w:type="dxa"/>
          </w:tcPr>
          <w:p w:rsidR="008A1663" w:rsidRPr="007D107A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83</w:t>
            </w:r>
          </w:p>
        </w:tc>
      </w:tr>
      <w:tr w:rsidR="008A1663" w:rsidRPr="006D4687" w:rsidTr="00B671A9">
        <w:trPr>
          <w:trHeight w:val="612"/>
        </w:trPr>
        <w:tc>
          <w:tcPr>
            <w:tcW w:w="2689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Ma</w:t>
            </w:r>
            <w:r>
              <w:rPr>
                <w:rFonts w:asciiTheme="minorHAnsi" w:hAnsiTheme="minorHAnsi" w:cstheme="minorHAnsi"/>
                <w:lang w:val="en-GB"/>
              </w:rPr>
              <w:t>nual removal of contaminations</w:t>
            </w:r>
          </w:p>
        </w:tc>
        <w:tc>
          <w:tcPr>
            <w:tcW w:w="1134" w:type="dxa"/>
            <w:shd w:val="clear" w:color="auto" w:fill="auto"/>
          </w:tcPr>
          <w:p w:rsidR="008A1663" w:rsidRPr="006D4687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shd w:val="clear" w:color="auto" w:fill="auto"/>
          </w:tcPr>
          <w:p w:rsidR="008A1663" w:rsidRPr="00110B61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2,138,759</w:t>
            </w:r>
          </w:p>
        </w:tc>
        <w:tc>
          <w:tcPr>
            <w:tcW w:w="1134" w:type="dxa"/>
            <w:shd w:val="clear" w:color="auto" w:fill="auto"/>
          </w:tcPr>
          <w:p w:rsidR="008A1663" w:rsidRPr="00B671A9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B671A9">
              <w:rPr>
                <w:rFonts w:asciiTheme="minorHAnsi" w:hAnsiTheme="minorHAnsi" w:cstheme="minorHAnsi"/>
                <w:lang w:val="en-GB"/>
              </w:rPr>
              <w:t>73</w:t>
            </w:r>
          </w:p>
        </w:tc>
        <w:tc>
          <w:tcPr>
            <w:tcW w:w="1134" w:type="dxa"/>
            <w:shd w:val="clear" w:color="auto" w:fill="auto"/>
          </w:tcPr>
          <w:p w:rsidR="008A1663" w:rsidRPr="00B671A9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B671A9">
              <w:rPr>
                <w:rFonts w:asciiTheme="minorHAnsi" w:hAnsiTheme="minorHAnsi" w:cstheme="minorHAnsi"/>
                <w:lang w:val="en-GB"/>
              </w:rPr>
              <w:t>2,177,482</w:t>
            </w:r>
          </w:p>
        </w:tc>
        <w:tc>
          <w:tcPr>
            <w:tcW w:w="1244" w:type="dxa"/>
            <w:shd w:val="clear" w:color="auto" w:fill="auto"/>
          </w:tcPr>
          <w:p w:rsidR="008A1663" w:rsidRPr="00B671A9" w:rsidRDefault="008A1663" w:rsidP="008A1663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B671A9">
              <w:rPr>
                <w:rFonts w:asciiTheme="minorHAnsi" w:hAnsiTheme="minorHAnsi" w:cstheme="minorHAnsi"/>
                <w:lang w:val="en-GB"/>
              </w:rPr>
              <w:t>71</w:t>
            </w:r>
          </w:p>
        </w:tc>
      </w:tr>
    </w:tbl>
    <w:p w:rsidR="003C7646" w:rsidRPr="006D4687" w:rsidRDefault="003C7646" w:rsidP="003C7646">
      <w:pPr>
        <w:rPr>
          <w:rFonts w:asciiTheme="minorHAnsi" w:hAnsiTheme="minorHAnsi" w:cstheme="minorHAnsi"/>
        </w:rPr>
      </w:pPr>
    </w:p>
    <w:p w:rsidR="00152253" w:rsidRDefault="00152253" w:rsidP="00152253">
      <w:bookmarkStart w:id="6" w:name="_Toc71139831"/>
    </w:p>
    <w:p w:rsidR="00152253" w:rsidRDefault="00152253">
      <w:pPr>
        <w:spacing w:after="160" w:line="259" w:lineRule="auto"/>
        <w:rPr>
          <w:rFonts w:asciiTheme="majorHAnsi" w:eastAsiaTheme="majorEastAsia" w:hAnsiTheme="majorHAnsi" w:cstheme="majorBidi"/>
          <w:b/>
          <w:sz w:val="32"/>
          <w:szCs w:val="26"/>
        </w:rPr>
      </w:pPr>
      <w:r>
        <w:br w:type="page"/>
      </w:r>
    </w:p>
    <w:p w:rsidR="00201F2B" w:rsidRPr="008426AD" w:rsidRDefault="00583E41" w:rsidP="008426AD">
      <w:pPr>
        <w:rPr>
          <w:rFonts w:asciiTheme="minorHAnsi" w:hAnsiTheme="minorHAnsi" w:cstheme="minorHAnsi"/>
          <w:b/>
        </w:rPr>
      </w:pPr>
      <w:r w:rsidRPr="008426AD">
        <w:rPr>
          <w:rFonts w:asciiTheme="minorHAnsi" w:hAnsiTheme="minorHAnsi" w:cstheme="minorHAnsi"/>
          <w:b/>
        </w:rPr>
        <w:lastRenderedPageBreak/>
        <w:t>Table S5</w:t>
      </w:r>
      <w:r w:rsidR="00041130" w:rsidRPr="008426AD">
        <w:rPr>
          <w:rFonts w:asciiTheme="minorHAnsi" w:hAnsiTheme="minorHAnsi" w:cstheme="minorHAnsi"/>
          <w:b/>
        </w:rPr>
        <w:t>.2</w:t>
      </w:r>
      <w:r w:rsidR="00096275" w:rsidRPr="00096275">
        <w:rPr>
          <w:rFonts w:asciiTheme="minorHAnsi" w:hAnsiTheme="minorHAnsi" w:cstheme="minorHAnsi"/>
        </w:rPr>
        <w:t xml:space="preserve"> </w:t>
      </w:r>
      <w:r w:rsidR="008A1663">
        <w:rPr>
          <w:rFonts w:asciiTheme="minorHAnsi" w:hAnsiTheme="minorHAnsi" w:cstheme="minorHAnsi"/>
        </w:rPr>
        <w:t xml:space="preserve">Number of total reads and unique sequences for </w:t>
      </w:r>
      <w:r w:rsidR="008A1663">
        <w:rPr>
          <w:rFonts w:asciiTheme="minorHAnsi" w:hAnsiTheme="minorHAnsi" w:cstheme="minorHAnsi"/>
          <w:i/>
        </w:rPr>
        <w:t>trn</w:t>
      </w:r>
      <w:r w:rsidR="008A1663">
        <w:rPr>
          <w:rFonts w:asciiTheme="minorHAnsi" w:hAnsiTheme="minorHAnsi" w:cstheme="minorHAnsi"/>
        </w:rPr>
        <w:t>L remaining after each filtering step in OBITools and R.</w:t>
      </w:r>
    </w:p>
    <w:tbl>
      <w:tblPr>
        <w:tblpPr w:leftFromText="141" w:rightFromText="141" w:vertAnchor="text" w:horzAnchor="margin" w:tblpXSpec="center" w:tblpY="182"/>
        <w:tblW w:w="7122" w:type="dxa"/>
        <w:tblLayout w:type="fixed"/>
        <w:tblLook w:val="04A0" w:firstRow="1" w:lastRow="0" w:firstColumn="1" w:lastColumn="0" w:noHBand="0" w:noVBand="1"/>
      </w:tblPr>
      <w:tblGrid>
        <w:gridCol w:w="3011"/>
        <w:gridCol w:w="1843"/>
        <w:gridCol w:w="1134"/>
        <w:gridCol w:w="1134"/>
      </w:tblGrid>
      <w:tr w:rsidR="008A1663" w:rsidRPr="006D4687" w:rsidTr="004F26B9">
        <w:trPr>
          <w:trHeight w:val="300"/>
        </w:trPr>
        <w:tc>
          <w:tcPr>
            <w:tcW w:w="30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bookmarkStart w:id="7" w:name="RANGE!A1:E15"/>
            <w:r w:rsidRPr="006D4687">
              <w:rPr>
                <w:rFonts w:asciiTheme="minorHAnsi" w:hAnsiTheme="minorHAnsi" w:cstheme="minorHAnsi"/>
                <w:b/>
                <w:lang w:val="en-GB"/>
              </w:rPr>
              <w:t>Filtering steps</w:t>
            </w:r>
            <w:bookmarkEnd w:id="7"/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Program/</w:t>
            </w:r>
          </w:p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command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Total reads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Unique sequences</w:t>
            </w:r>
          </w:p>
        </w:tc>
      </w:tr>
      <w:tr w:rsidR="008A1663" w:rsidRPr="006D4687" w:rsidTr="004F26B9">
        <w:trPr>
          <w:trHeight w:val="300"/>
        </w:trPr>
        <w:tc>
          <w:tcPr>
            <w:tcW w:w="30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aw read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24,767,590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4F26B9">
        <w:trPr>
          <w:trHeight w:val="3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Pairwise alignm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lang w:val="en-GB"/>
              </w:rPr>
              <w:t>illuminapairedend</w:t>
            </w:r>
            <w:r w:rsidRPr="006D4687">
              <w:rPr>
                <w:rFonts w:asciiTheme="minorHAnsi" w:hAnsiTheme="minorHAnsi" w:cstheme="minorHAnsi"/>
                <w:lang w:val="en-GB"/>
              </w:rPr>
              <w:t>, score-min = 40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20,385,51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4F26B9">
        <w:trPr>
          <w:trHeight w:val="3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Assignment to samp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i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lang w:val="en-GB"/>
              </w:rPr>
              <w:t>ngsfilte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20,283,84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4F26B9">
        <w:trPr>
          <w:trHeight w:val="3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Merged identical read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lang w:val="en-GB"/>
              </w:rPr>
              <w:t>obiuniq</w:t>
            </w:r>
            <w:r w:rsidRPr="006D4687">
              <w:rPr>
                <w:rFonts w:asciiTheme="minorHAnsi" w:hAnsiTheme="minorHAnsi" w:cstheme="minorHAnsi"/>
                <w:lang w:val="en-GB"/>
              </w:rPr>
              <w:t xml:space="preserve"> &amp; </w:t>
            </w:r>
            <w:r w:rsidRPr="006D4687">
              <w:rPr>
                <w:rFonts w:asciiTheme="minorHAnsi" w:hAnsiTheme="minorHAnsi" w:cstheme="minorHAnsi"/>
                <w:i/>
                <w:lang w:val="en-GB"/>
              </w:rPr>
              <w:t>obiannotate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497,296</w:t>
            </w:r>
          </w:p>
        </w:tc>
      </w:tr>
      <w:tr w:rsidR="008A1663" w:rsidRPr="006D4687" w:rsidTr="004F26B9">
        <w:trPr>
          <w:trHeight w:val="3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moval of reads with count &lt;10 &amp; &lt; 10 bp length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i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lang w:val="en-GB"/>
              </w:rPr>
              <w:t>obigre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9,655,20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5,780</w:t>
            </w:r>
          </w:p>
        </w:tc>
      </w:tr>
      <w:tr w:rsidR="008A1663" w:rsidRPr="006D4687" w:rsidTr="004F26B9">
        <w:trPr>
          <w:trHeight w:val="6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Identification &amp; removal of PCR/sequencing error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lang w:val="en-GB"/>
              </w:rPr>
              <w:t>obiclean</w:t>
            </w:r>
            <w:r w:rsidRPr="006D4687">
              <w:rPr>
                <w:rFonts w:asciiTheme="minorHAnsi" w:hAnsiTheme="minorHAnsi" w:cstheme="minorHAnsi"/>
                <w:lang w:val="en-GB"/>
              </w:rPr>
              <w:t xml:space="preserve"> &amp; 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7,985,09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3,736</w:t>
            </w:r>
          </w:p>
        </w:tc>
      </w:tr>
      <w:tr w:rsidR="008A1663" w:rsidRPr="006D4687" w:rsidTr="004F26B9">
        <w:trPr>
          <w:trHeight w:val="624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moval of sequences with ≤99% match &amp; &lt;100% cover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3,473,87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264</w:t>
            </w:r>
          </w:p>
        </w:tc>
      </w:tr>
      <w:tr w:rsidR="008A1663" w:rsidRPr="006D4687" w:rsidTr="004F26B9">
        <w:trPr>
          <w:trHeight w:val="1200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moval of sequences with maximum abundance in negative control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2,255,382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225</w:t>
            </w:r>
          </w:p>
        </w:tc>
      </w:tr>
      <w:tr w:rsidR="008A1663" w:rsidRPr="006D4687" w:rsidTr="004F26B9">
        <w:trPr>
          <w:trHeight w:val="1135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eduction of reads below filtering threshold of 1.0% of total reads for each replicate to account for leaking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1</w:t>
            </w:r>
            <w:r>
              <w:rPr>
                <w:rFonts w:asciiTheme="minorHAnsi" w:hAnsiTheme="minorHAnsi" w:cstheme="minorHAnsi"/>
                <w:lang w:val="en-GB"/>
              </w:rPr>
              <w:t>1</w:t>
            </w:r>
            <w:r w:rsidRPr="006D4687">
              <w:rPr>
                <w:rFonts w:asciiTheme="minorHAnsi" w:hAnsiTheme="minorHAnsi" w:cstheme="minorHAnsi"/>
                <w:lang w:val="en-GB"/>
              </w:rPr>
              <w:t>,</w:t>
            </w:r>
            <w:r>
              <w:rPr>
                <w:rFonts w:asciiTheme="minorHAnsi" w:hAnsiTheme="minorHAnsi" w:cstheme="minorHAnsi"/>
                <w:lang w:val="en-GB"/>
              </w:rPr>
              <w:t>985</w:t>
            </w:r>
            <w:r w:rsidRPr="006D4687">
              <w:rPr>
                <w:rFonts w:asciiTheme="minorHAnsi" w:hAnsiTheme="minorHAnsi" w:cstheme="minorHAnsi"/>
                <w:lang w:val="en-GB"/>
              </w:rPr>
              <w:t>,</w:t>
            </w:r>
            <w:r>
              <w:rPr>
                <w:rFonts w:asciiTheme="minorHAnsi" w:hAnsiTheme="minorHAnsi" w:cstheme="minorHAnsi"/>
                <w:lang w:val="en-GB"/>
              </w:rPr>
              <w:t>61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  <w:tr w:rsidR="008A1663" w:rsidRPr="006D4687" w:rsidTr="004F26B9">
        <w:trPr>
          <w:trHeight w:val="1135"/>
        </w:trPr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 w:rsidRPr="006D4687">
              <w:rPr>
                <w:rFonts w:asciiTheme="minorHAnsi" w:hAnsiTheme="minorHAnsi" w:cstheme="minorHAnsi"/>
                <w:lang w:val="en-GB"/>
              </w:rPr>
              <w:t>Ma</w:t>
            </w:r>
            <w:r>
              <w:rPr>
                <w:rFonts w:asciiTheme="minorHAnsi" w:hAnsiTheme="minorHAnsi" w:cstheme="minorHAnsi"/>
                <w:lang w:val="en-GB"/>
              </w:rPr>
              <w:t>nual removal of contamination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  <w:r>
              <w:rPr>
                <w:rFonts w:asciiTheme="minorHAnsi" w:hAnsiTheme="minorHAnsi" w:cstheme="minorHAnsi"/>
                <w:lang w:val="en-GB"/>
              </w:rPr>
              <w:t>R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highlight w:val="yellow"/>
                <w:lang w:val="en-GB"/>
              </w:rPr>
            </w:pPr>
            <w:r w:rsidRPr="00CB16C3">
              <w:rPr>
                <w:rFonts w:asciiTheme="minorHAnsi" w:hAnsiTheme="minorHAnsi" w:cstheme="minorHAnsi"/>
                <w:lang w:val="en-GB"/>
              </w:rPr>
              <w:t>11</w:t>
            </w:r>
            <w:r>
              <w:rPr>
                <w:rFonts w:asciiTheme="minorHAnsi" w:hAnsiTheme="minorHAnsi" w:cstheme="minorHAnsi"/>
                <w:lang w:val="en-GB"/>
              </w:rPr>
              <w:t>,715,436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highlight w:val="yellow"/>
                <w:lang w:val="en-GB"/>
              </w:rPr>
            </w:pPr>
            <w:r w:rsidRPr="00BD6D4E">
              <w:rPr>
                <w:rFonts w:asciiTheme="minorHAnsi" w:hAnsiTheme="minorHAnsi" w:cstheme="minorHAnsi"/>
                <w:lang w:val="en-GB"/>
              </w:rPr>
              <w:t>212</w:t>
            </w:r>
          </w:p>
        </w:tc>
      </w:tr>
      <w:tr w:rsidR="008A1663" w:rsidRPr="006D4687" w:rsidTr="004F26B9">
        <w:trPr>
          <w:trHeight w:val="1135"/>
        </w:trPr>
        <w:tc>
          <w:tcPr>
            <w:tcW w:w="3011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A1663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  <w:p w:rsidR="008A1663" w:rsidRPr="006D4687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A1663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A1663" w:rsidRPr="00CB16C3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  <w:tc>
          <w:tcPr>
            <w:tcW w:w="1134" w:type="dxa"/>
            <w:tcBorders>
              <w:top w:val="nil"/>
              <w:left w:val="nil"/>
              <w:right w:val="nil"/>
            </w:tcBorders>
            <w:shd w:val="clear" w:color="auto" w:fill="auto"/>
          </w:tcPr>
          <w:p w:rsidR="008A1663" w:rsidRPr="00BD6D4E" w:rsidRDefault="008A1663" w:rsidP="004F26B9">
            <w:pPr>
              <w:pStyle w:val="Compact"/>
              <w:rPr>
                <w:rFonts w:asciiTheme="minorHAnsi" w:hAnsiTheme="minorHAnsi" w:cstheme="minorHAnsi"/>
                <w:lang w:val="en-GB"/>
              </w:rPr>
            </w:pPr>
          </w:p>
        </w:tc>
      </w:tr>
    </w:tbl>
    <w:p w:rsidR="00583E41" w:rsidRDefault="00583E41">
      <w:pPr>
        <w:spacing w:after="160" w:line="259" w:lineRule="auto"/>
        <w:rPr>
          <w:rFonts w:asciiTheme="majorHAnsi" w:eastAsiaTheme="majorEastAsia" w:hAnsiTheme="majorHAnsi" w:cstheme="majorBidi"/>
          <w:b/>
          <w:sz w:val="32"/>
          <w:szCs w:val="26"/>
        </w:rPr>
      </w:pPr>
      <w:r>
        <w:br w:type="page"/>
      </w:r>
    </w:p>
    <w:p w:rsidR="00152253" w:rsidRPr="006D4687" w:rsidRDefault="00152253" w:rsidP="00152253">
      <w:pPr>
        <w:pStyle w:val="Heading2"/>
      </w:pPr>
      <w:bookmarkStart w:id="8" w:name="_Toc75021592"/>
      <w:r>
        <w:lastRenderedPageBreak/>
        <w:t>S6</w:t>
      </w:r>
      <w:r w:rsidRPr="006D4687">
        <w:t>. Pollen, DNA and macro</w:t>
      </w:r>
      <w:r>
        <w:t>fossil results</w:t>
      </w:r>
      <w:r w:rsidRPr="006D4687">
        <w:t xml:space="preserve"> of all samples</w:t>
      </w:r>
      <w:bookmarkEnd w:id="6"/>
      <w:bookmarkEnd w:id="8"/>
    </w:p>
    <w:p w:rsidR="00152253" w:rsidRPr="006D4687" w:rsidRDefault="00152253" w:rsidP="00152253">
      <w:pPr>
        <w:jc w:val="both"/>
        <w:rPr>
          <w:rFonts w:asciiTheme="minorHAnsi" w:hAnsiTheme="minorHAnsi" w:cstheme="minorHAnsi"/>
          <w:sz w:val="22"/>
          <w:szCs w:val="22"/>
        </w:rPr>
      </w:pPr>
      <w:r w:rsidRPr="006D4687">
        <w:rPr>
          <w:rFonts w:asciiTheme="minorHAnsi" w:hAnsiTheme="minorHAnsi" w:cstheme="minorHAnsi"/>
          <w:sz w:val="22"/>
          <w:szCs w:val="22"/>
        </w:rPr>
        <w:t>Pollen spectra, plant macrofossil data and DNA metabarcoding results of the eleven studied faecal samples. Observations in pollen spectra denoted with a + were made after finishing the counting procedure. Fungal spores are expressed as percentages calculated on the total pollen sum. Abundance categories in macrofossil data are as follows: + = rare/present, ++ = frequent/common and +++ = abundant to dominant. For DNA metabarcoding, any reads below a relative read abundance of 0.1% are shown as + (present).</w:t>
      </w: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Default="00152253" w:rsidP="00152253">
      <w:pPr>
        <w:pStyle w:val="Heading3"/>
      </w:pPr>
      <w:bookmarkStart w:id="9" w:name="_Toc71139832"/>
      <w:bookmarkStart w:id="10" w:name="_Toc75021593"/>
      <w:r>
        <w:t xml:space="preserve">Table S6.1 </w:t>
      </w:r>
      <w:r w:rsidRPr="006D4687">
        <w:t>Selwyn caribou A (modern) – surface material KfTe-1 Ice Patch</w:t>
      </w:r>
      <w:bookmarkEnd w:id="9"/>
      <w:bookmarkEnd w:id="10"/>
    </w:p>
    <w:p w:rsidR="00152253" w:rsidRPr="008374CF" w:rsidRDefault="00152253" w:rsidP="00152253"/>
    <w:tbl>
      <w:tblPr>
        <w:tblStyle w:val="TableGrid"/>
        <w:tblpPr w:leftFromText="180" w:rightFromText="180" w:vertAnchor="text" w:horzAnchor="page" w:tblpXSpec="center" w:tblpY="83"/>
        <w:tblW w:w="9972" w:type="dxa"/>
        <w:jc w:val="center"/>
        <w:tblLook w:val="04A0" w:firstRow="1" w:lastRow="0" w:firstColumn="1" w:lastColumn="0" w:noHBand="0" w:noVBand="1"/>
      </w:tblPr>
      <w:tblGrid>
        <w:gridCol w:w="1721"/>
        <w:gridCol w:w="2709"/>
        <w:gridCol w:w="841"/>
        <w:gridCol w:w="979"/>
        <w:gridCol w:w="612"/>
        <w:gridCol w:w="848"/>
        <w:gridCol w:w="848"/>
        <w:gridCol w:w="1414"/>
      </w:tblGrid>
      <w:tr w:rsidR="00152253" w:rsidRPr="00BC47C0" w:rsidTr="006218AD">
        <w:trPr>
          <w:trHeight w:val="476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Family/order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Taxon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  <w:lang w:val="en-GB"/>
              </w:rPr>
              <w:t>Pollen</w:t>
            </w:r>
            <w:r w:rsidRPr="006D4687">
              <w:rPr>
                <w:rFonts w:asciiTheme="minorHAnsi" w:hAnsiTheme="minorHAnsi" w:cstheme="minorHAnsi"/>
                <w:b/>
                <w:szCs w:val="20"/>
                <w:lang w:val="nl-NL"/>
              </w:rPr>
              <w:t xml:space="preserve">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  <w:lang w:val="nl-NL"/>
              </w:rPr>
              <w:t>(%)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Macro*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1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2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  <w:lang w:val="nl-NL"/>
              </w:rPr>
              <w:t xml:space="preserve">Caribou Diet 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fldChar w:fldCharType="begin"/>
            </w:r>
            <w:r w:rsidRPr="006D4687">
              <w:rPr>
                <w:rFonts w:asciiTheme="minorHAnsi" w:hAnsiTheme="minorHAnsi" w:cstheme="minorHAnsi"/>
                <w:b/>
                <w:szCs w:val="20"/>
                <w:lang w:val="nl-NL"/>
              </w:rPr>
              <w:instrText xml:space="preserve"> ADDIN EN.CITE &lt;EndNote&gt;&lt;Cite&gt;&lt;Author&gt;Denryter&lt;/Author&gt;&lt;Year&gt;2017&lt;/Year&gt;&lt;RecNum&gt;760&lt;/RecNum&gt;&lt;DisplayText&gt;(Denryter et al., 2017)&lt;/DisplayText&gt;&lt;record&gt;&lt;rec-number&gt;760&lt;/rec-number&gt;&lt;foreign-keys&gt;&lt;key app="EN" db-id="fp92faz2ndx2ppe2rf3v0sdm9t9twswr9es0" timestamp="1607702552"&gt;760&lt;/key&gt;&lt;/foreign-keys&gt;&lt;ref-type name="Journal Article"&gt;17&lt;/ref-type&gt;&lt;contributors&gt;&lt;authors&gt;&lt;author&gt;Denryter, Kristin A&lt;/author&gt;&lt;author&gt;Cook, Rachel C&lt;/author&gt;&lt;author&gt;Cook, John G&lt;/author&gt;&lt;author&gt;Parker, Katherine L&lt;/author&gt;&lt;/authors&gt;&lt;/contributors&gt;&lt;titles&gt;&lt;title&gt;&lt;style face="normal" font="default" size="100%"&gt;Straight from the caribou’s (&lt;/style&gt;&lt;style face="italic" font="default" size="100%"&gt;Rangifer tarandus&lt;/style&gt;&lt;style face="normal" font="default" size="100%"&gt;) mouth: detailed observations of tame caribou reveal new insights into summer–autumn diets&lt;/style&gt;&lt;/title&gt;&lt;secondary-title&gt;Canadian Journal of Zoology&lt;/secondary-title&gt;&lt;/titles&gt;&lt;periodical&gt;&lt;full-title&gt;Canadian Journal of Zoology&lt;/full-title&gt;&lt;/periodical&gt;&lt;pages&gt;81-94&lt;/pages&gt;&lt;volume&gt;95&lt;/volume&gt;&lt;number&gt;2&lt;/number&gt;&lt;dates&gt;&lt;year&gt;2017&lt;/year&gt;&lt;/dates&gt;&lt;isbn&gt;0008-4301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b/>
                <w:noProof/>
                <w:szCs w:val="20"/>
                <w:lang w:val="nl-NL"/>
              </w:rPr>
              <w:t>(Denryter et al., 2017)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fldChar w:fldCharType="end"/>
            </w:r>
          </w:p>
        </w:tc>
      </w:tr>
      <w:tr w:rsidR="00152253" w:rsidRPr="006D4687" w:rsidTr="006218AD">
        <w:trPr>
          <w:trHeight w:val="476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0" w:type="auto"/>
          </w:tcPr>
          <w:p w:rsidR="00152253" w:rsidRPr="003D366F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3D366F">
              <w:rPr>
                <w:rFonts w:asciiTheme="minorHAnsi" w:hAnsiTheme="minorHAnsi" w:cstheme="minorHAnsi"/>
                <w:b/>
                <w:sz w:val="20"/>
                <w:szCs w:val="22"/>
              </w:rPr>
              <w:t>A = Avoided</w:t>
            </w:r>
          </w:p>
          <w:p w:rsidR="00152253" w:rsidRPr="003D366F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3D366F">
              <w:rPr>
                <w:rFonts w:asciiTheme="minorHAnsi" w:hAnsiTheme="minorHAnsi" w:cstheme="minorHAnsi"/>
                <w:b/>
                <w:sz w:val="20"/>
                <w:szCs w:val="22"/>
              </w:rPr>
              <w:t>N = Neutral</w:t>
            </w:r>
          </w:p>
          <w:p w:rsidR="00152253" w:rsidRPr="003D366F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3D366F">
              <w:rPr>
                <w:rFonts w:asciiTheme="minorHAnsi" w:hAnsiTheme="minorHAnsi" w:cstheme="minorHAnsi"/>
                <w:b/>
                <w:sz w:val="20"/>
                <w:szCs w:val="22"/>
              </w:rPr>
              <w:t>S= Selected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3D366F">
              <w:rPr>
                <w:rFonts w:asciiTheme="minorHAnsi" w:hAnsiTheme="minorHAnsi" w:cstheme="minorHAnsi"/>
                <w:b/>
                <w:sz w:val="20"/>
                <w:szCs w:val="22"/>
              </w:rPr>
              <w:t>U = Unknow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Selinea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482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norveg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saxatil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H.M.Hall &amp; Clem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6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9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0.9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8.5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oragin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rtensia panicul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Aiton) G.Don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125FFC">
              <w:rPr>
                <w:rFonts w:asciiTheme="minorHAnsi" w:hAnsiTheme="minorHAnsi" w:cstheme="minorHAnsi"/>
                <w:sz w:val="20"/>
                <w:szCs w:val="20"/>
              </w:rPr>
              <w:t>Campanulaceae</w:t>
            </w:r>
          </w:p>
        </w:tc>
        <w:tc>
          <w:tcPr>
            <w:tcW w:w="2709" w:type="dxa"/>
            <w:vAlign w:val="bottom"/>
          </w:tcPr>
          <w:p w:rsidR="00152253" w:rsidRPr="00125FFC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mpanul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prifol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lerian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rassul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hodiola integrifol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f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microchae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lm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podocarp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ceae 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staphylos uva-urs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preng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us alpi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Nied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us alpina/rubra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us rubr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Rehder &amp; E.H.Wilson) Nakai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ssiope tetrago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D.Don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mpetrum nig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yro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0B3601">
              <w:rPr>
                <w:rFonts w:asciiTheme="minorHAnsi" w:hAnsiTheme="minorHAnsi" w:cstheme="minorHAnsi"/>
                <w:i/>
                <w:sz w:val="20"/>
                <w:szCs w:val="20"/>
              </w:rPr>
              <w:t>Pyrola grandiflora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0B3601">
              <w:rPr>
                <w:rFonts w:asciiTheme="minorHAnsi" w:hAnsiTheme="minorHAnsi" w:cstheme="minorHAnsi"/>
                <w:sz w:val="20"/>
                <w:szCs w:val="20"/>
              </w:rPr>
              <w:t>Radius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0B3601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yrola asarifolia </w:t>
            </w:r>
            <w:r w:rsidRPr="00A87217">
              <w:rPr>
                <w:rFonts w:asciiTheme="minorHAnsi" w:hAnsiTheme="minorHAnsi" w:cstheme="minorHAnsi"/>
                <w:sz w:val="20"/>
                <w:szCs w:val="20"/>
              </w:rPr>
              <w:t>Michx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uliginos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vitis-ida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straga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mily indet.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il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agea seroti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Ker Gaw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ycopod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Lycopod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Lycopodioidea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lastRenderedPageBreak/>
              <w:t>Menyanth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hamaenerion angustifol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co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pilobium palustre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phiogloss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otrych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capit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dams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bie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ce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5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in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ubsect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ontorta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2709" w:type="dxa"/>
            <w:vAlign w:val="bottom"/>
          </w:tcPr>
          <w:p w:rsidR="00152253" w:rsidRPr="00D71674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eronic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eronica wormskjold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em. &amp; Schul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Trin.) Andersson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opecurus magellanic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am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amagrost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eschampsia cespi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P.Beauv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 alta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n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a glau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Vahl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istorta vivipar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Delarbr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Oxyria digy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ill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rimul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rimula frigid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Cham. &amp; Schltdl.) A.R.Mast &amp; Reveal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teridophyta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482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olub</w:t>
            </w: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emone pat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emone richardson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ok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rya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ryas octopeta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eum alepp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acq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Rosoidea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ubus arctic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iraea steven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C.K.Schneid.) Rydb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pul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2.0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16.4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5.7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icranthe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xifrag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sect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Mesogyne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Viol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iola epipsil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var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rep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W.Becker) R.J.Littl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83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Cryptogams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83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Bryophyta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blystegiaceae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repanocladus/Sanion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nionia uncin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oeske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nastrophyllaceae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arbilophozia </w:t>
            </w:r>
            <w:r w:rsidRPr="0057325F">
              <w:rPr>
                <w:rFonts w:asciiTheme="minorHAnsi" w:hAnsiTheme="minorHAnsi" w:cstheme="minorHAnsi"/>
                <w:i/>
                <w:sz w:val="20"/>
                <w:szCs w:val="20"/>
              </w:rPr>
              <w:t>barba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ta </w:t>
            </w:r>
            <w:r w:rsidRPr="00016744">
              <w:rPr>
                <w:rFonts w:asciiTheme="minorHAnsi" w:hAnsiTheme="minorHAnsi" w:cstheme="minorHAnsi"/>
                <w:sz w:val="20"/>
                <w:szCs w:val="20"/>
              </w:rPr>
              <w:t>(Schmidel ex Schreb.) Loeske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lastRenderedPageBreak/>
              <w:t>Aulacomniaceae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ulacomnium palustre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Schwägr.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chytheciaceae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Tomentypnum nit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oeske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y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y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tychostomum pallesc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Schleich. ex Schwägr.) J.R.Spence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icran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um fuscesc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m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rimm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ucklandie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Niphotrich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locom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/>
              </w:rPr>
            </w:pPr>
            <w:r w:rsidRPr="006D4687"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/>
              </w:rPr>
              <w:t>Hylocomiastrum pyrena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  <w:t>Fleisch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/>
              </w:rPr>
            </w:pPr>
            <w:r w:rsidRPr="006D4687"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/>
              </w:rPr>
              <w:t>Hylocomium splend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  <w:t>(Hedw.) Schimp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eurozium schreb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itten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pnales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n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trich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astrum alp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G.L. Sm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um juniper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um pilifer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rict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zies ex Bridel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8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lytrichum commu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var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commune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271"/>
          <w:jc w:val="center"/>
        </w:trPr>
        <w:tc>
          <w:tcPr>
            <w:tcW w:w="0" w:type="auto"/>
          </w:tcPr>
          <w:p w:rsidR="00152253" w:rsidRPr="007D36B1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Pottiaceae</w:t>
            </w:r>
          </w:p>
        </w:tc>
        <w:tc>
          <w:tcPr>
            <w:tcW w:w="2709" w:type="dxa"/>
          </w:tcPr>
          <w:p w:rsidR="00152253" w:rsidRPr="007D36B1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274"/>
          <w:jc w:val="center"/>
        </w:trPr>
        <w:tc>
          <w:tcPr>
            <w:tcW w:w="0" w:type="auto"/>
          </w:tcPr>
          <w:p w:rsidR="00152253" w:rsidRPr="007D36B1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Scapaniaceae</w:t>
            </w:r>
          </w:p>
        </w:tc>
        <w:tc>
          <w:tcPr>
            <w:tcW w:w="270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ouinia ovata </w:t>
            </w: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(Dicks.) H.Buch</w:t>
            </w:r>
          </w:p>
        </w:tc>
        <w:tc>
          <w:tcPr>
            <w:tcW w:w="0" w:type="auto"/>
            <w:vAlign w:val="bottom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7D36B1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7D36B1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val="489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hagn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phagn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magellan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id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akak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83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sz w:val="20"/>
                <w:szCs w:val="20"/>
              </w:rPr>
              <w:t>Lichen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510"/>
          <w:jc w:val="center"/>
        </w:trPr>
        <w:tc>
          <w:tcPr>
            <w:tcW w:w="0" w:type="auto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ladoniaceae</w:t>
            </w:r>
          </w:p>
        </w:tc>
        <w:tc>
          <w:tcPr>
            <w:tcW w:w="2709" w:type="dxa"/>
            <w:vAlign w:val="bottom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ladon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angiferi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Weber ex F.H.Wigg.</w:t>
            </w:r>
          </w:p>
        </w:tc>
        <w:tc>
          <w:tcPr>
            <w:tcW w:w="0" w:type="auto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0" w:type="auto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</w:tbl>
    <w:p w:rsidR="00152253" w:rsidRPr="006D4687" w:rsidRDefault="00152253" w:rsidP="00152253">
      <w:pPr>
        <w:pStyle w:val="NoSpacing"/>
        <w:rPr>
          <w:rFonts w:asciiTheme="minorHAnsi" w:hAnsiTheme="minorHAnsi" w:cstheme="minorHAnsi"/>
        </w:rPr>
      </w:pPr>
    </w:p>
    <w:p w:rsidR="00152253" w:rsidRPr="006D4687" w:rsidRDefault="00152253" w:rsidP="00152253">
      <w:pPr>
        <w:pStyle w:val="NoSpacing"/>
        <w:rPr>
          <w:rFonts w:asciiTheme="minorHAnsi" w:eastAsiaTheme="majorEastAsia" w:hAnsiTheme="minorHAnsi" w:cstheme="minorHAnsi"/>
        </w:rPr>
      </w:pPr>
      <w:r w:rsidRPr="006D4687">
        <w:rPr>
          <w:rFonts w:asciiTheme="minorHAnsi" w:hAnsiTheme="minorHAnsi" w:cstheme="minorHAnsi"/>
        </w:rPr>
        <w:t>* insufficient material was present for detailed macro analysis</w:t>
      </w:r>
      <w:r w:rsidRPr="006D4687">
        <w:rPr>
          <w:rFonts w:asciiTheme="minorHAnsi" w:hAnsiTheme="minorHAnsi" w:cstheme="minorHAnsi"/>
        </w:rPr>
        <w:br w:type="page"/>
      </w:r>
    </w:p>
    <w:p w:rsidR="00152253" w:rsidRPr="006D4687" w:rsidRDefault="00152253" w:rsidP="00152253">
      <w:pPr>
        <w:pStyle w:val="Heading3"/>
      </w:pPr>
      <w:bookmarkStart w:id="11" w:name="_Toc71139833"/>
      <w:bookmarkStart w:id="12" w:name="_Toc75021594"/>
      <w:r>
        <w:lastRenderedPageBreak/>
        <w:t xml:space="preserve">Table S6.2 </w:t>
      </w:r>
      <w:r w:rsidRPr="006D4687">
        <w:t>Selwyn caribou B (±1.5kyr) – core 2, 189-191cm, KfTe-1 Ice Patch</w:t>
      </w:r>
      <w:bookmarkEnd w:id="11"/>
      <w:bookmarkEnd w:id="12"/>
    </w:p>
    <w:p w:rsidR="00152253" w:rsidRPr="006D4687" w:rsidRDefault="00152253" w:rsidP="00152253">
      <w:pPr>
        <w:jc w:val="both"/>
        <w:rPr>
          <w:rFonts w:asciiTheme="minorHAnsi" w:hAnsiTheme="minorHAnsi" w:cstheme="minorHAnsi"/>
        </w:rPr>
      </w:pPr>
    </w:p>
    <w:tbl>
      <w:tblPr>
        <w:tblStyle w:val="TableGrid"/>
        <w:tblpPr w:leftFromText="180" w:rightFromText="180" w:vertAnchor="text" w:horzAnchor="page" w:tblpXSpec="center" w:tblpY="83"/>
        <w:tblW w:w="10841" w:type="dxa"/>
        <w:jc w:val="center"/>
        <w:tblLayout w:type="fixed"/>
        <w:tblLook w:val="04A0" w:firstRow="1" w:lastRow="0" w:firstColumn="1" w:lastColumn="0" w:noHBand="0" w:noVBand="1"/>
      </w:tblPr>
      <w:tblGrid>
        <w:gridCol w:w="1930"/>
        <w:gridCol w:w="2823"/>
        <w:gridCol w:w="998"/>
        <w:gridCol w:w="979"/>
        <w:gridCol w:w="714"/>
        <w:gridCol w:w="965"/>
        <w:gridCol w:w="965"/>
        <w:gridCol w:w="1467"/>
      </w:tblGrid>
      <w:tr w:rsidR="00152253" w:rsidRPr="004F342E" w:rsidTr="006218AD">
        <w:trPr>
          <w:trHeight w:val="476"/>
          <w:jc w:val="center"/>
        </w:trPr>
        <w:tc>
          <w:tcPr>
            <w:tcW w:w="193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Family/order</w:t>
            </w:r>
          </w:p>
        </w:tc>
        <w:tc>
          <w:tcPr>
            <w:tcW w:w="282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Tax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lang w:val="nl-NL"/>
              </w:rPr>
              <w:t>(%)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Macro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  <w:i/>
              </w:rPr>
              <w:t>trn</w:t>
            </w:r>
            <w:r w:rsidRPr="006D4687">
              <w:rPr>
                <w:rFonts w:asciiTheme="minorHAnsi" w:hAnsiTheme="minorHAnsi" w:cstheme="minorHAnsi"/>
                <w:b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(%)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nrITS1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(%)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nrITS2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(%)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lang w:val="nl-NL"/>
              </w:rPr>
              <w:t xml:space="preserve">Caribou Diet 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begin"/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instrText xml:space="preserve"> ADDIN EN.CITE &lt;EndNote&gt;&lt;Cite&gt;&lt;Author&gt;Denryter&lt;/Author&gt;&lt;Year&gt;2017&lt;/Year&gt;&lt;RecNum&gt;760&lt;/RecNum&gt;&lt;DisplayText&gt;(Denryter et al., 2017)&lt;/DisplayText&gt;&lt;record&gt;&lt;rec-number&gt;760&lt;/rec-number&gt;&lt;foreign-keys&gt;&lt;key app="EN" db-id="fp92faz2ndx2ppe2rf3v0sdm9t9twswr9es0" timestamp="1607702552"&gt;760&lt;/key&gt;&lt;/foreign-keys&gt;&lt;ref-type name="Journal Article"&gt;17&lt;/ref-type&gt;&lt;contributors&gt;&lt;authors&gt;&lt;author&gt;Denryter, Kristin A&lt;/author&gt;&lt;author&gt;Cook, Rachel C&lt;/author&gt;&lt;author&gt;Cook, John G&lt;/author&gt;&lt;author&gt;Parker, Katherine L&lt;/author&gt;&lt;/authors&gt;&lt;/contributors&gt;&lt;titles&gt;&lt;title&gt;&lt;style face="normal" font="default" size="100%"&gt;Straight from the caribou’s (&lt;/style&gt;&lt;style face="italic" font="default" size="100%"&gt;Rangifer tarandus&lt;/style&gt;&lt;style face="normal" font="default" size="100%"&gt;) mouth: detailed observations of tame caribou reveal new insights into summer–autumn diets&lt;/style&gt;&lt;/title&gt;&lt;secondary-title&gt;Canadian Journal of Zoology&lt;/secondary-title&gt;&lt;/titles&gt;&lt;periodical&gt;&lt;full-title&gt;Canadian Journal of Zoology&lt;/full-title&gt;&lt;/periodical&gt;&lt;pages&gt;81-94&lt;/pages&gt;&lt;volume&gt;95&lt;/volume&gt;&lt;number&gt;2&lt;/number&gt;&lt;dates&gt;&lt;year&gt;2017&lt;/year&gt;&lt;/dates&gt;&lt;isbn&gt;0008-4301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b/>
                <w:noProof/>
                <w:lang w:val="nl-NL"/>
              </w:rPr>
              <w:t>(Denryter et al., 2017)</w:t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end"/>
            </w:r>
          </w:p>
        </w:tc>
      </w:tr>
      <w:tr w:rsidR="00152253" w:rsidRPr="006D4687" w:rsidTr="006218AD">
        <w:trPr>
          <w:trHeight w:val="476"/>
          <w:jc w:val="center"/>
        </w:trPr>
        <w:tc>
          <w:tcPr>
            <w:tcW w:w="193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Phanerogams</w:t>
            </w:r>
          </w:p>
        </w:tc>
        <w:tc>
          <w:tcPr>
            <w:tcW w:w="282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A = Avoided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N = Neutral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S = Selected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U = Unknow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tenna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0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norveg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saxatil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H.M.Hall &amp; Clem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3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5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18.9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9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ella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7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aquatilis </w:t>
            </w:r>
            <w:r w:rsidRPr="008838E2">
              <w:rPr>
                <w:rFonts w:asciiTheme="minorHAnsi" w:hAnsiTheme="minorHAnsi" w:cstheme="minorHAnsi"/>
                <w:sz w:val="20"/>
                <w:szCs w:val="20"/>
              </w:rPr>
              <w:t>Wahlenb.</w:t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  <w:t>0.3</w:t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</w:r>
            <w:r w:rsidRPr="008838E2">
              <w:rPr>
                <w:rFonts w:asciiTheme="minorHAnsi" w:hAnsiTheme="minorHAnsi" w:cstheme="minorHAnsi"/>
                <w:i/>
                <w:sz w:val="20"/>
                <w:szCs w:val="20"/>
              </w:rPr>
              <w:tab/>
              <w:t>A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genus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Euthyceras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lachenal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hkuhr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nigr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 junc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Fries) Soó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ophor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3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laeag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hepherdia canadens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ut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quiset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quiset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8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us alpina/rubra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yro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0B3601">
              <w:rPr>
                <w:rFonts w:asciiTheme="minorHAnsi" w:hAnsiTheme="minorHAnsi" w:cstheme="minorHAnsi"/>
                <w:i/>
                <w:sz w:val="20"/>
                <w:szCs w:val="20"/>
              </w:rPr>
              <w:t>Pyrola grandiflora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0B3601">
              <w:rPr>
                <w:rFonts w:asciiTheme="minorHAnsi" w:hAnsiTheme="minorHAnsi" w:cstheme="minorHAnsi"/>
                <w:sz w:val="20"/>
                <w:szCs w:val="20"/>
              </w:rPr>
              <w:t>Radius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uliginos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vitis-ida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straga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Hedysar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mily indet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0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Junc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Juncus alpinoarticulat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haix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effus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9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Juncus oxyme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ngelm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uzu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gi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Triglochin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il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agea seroti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Ker Gaw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ycopod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Lycopod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dicula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bie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ce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agrost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agrostis latifoli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riseb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lamagrost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8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Hierochloe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1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a arct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lastRenderedPageBreak/>
              <w:t>Plantaginaceae</w:t>
            </w:r>
          </w:p>
        </w:tc>
        <w:tc>
          <w:tcPr>
            <w:tcW w:w="2823" w:type="dxa"/>
            <w:vAlign w:val="bottom"/>
          </w:tcPr>
          <w:p w:rsidR="00152253" w:rsidRPr="00A44E2F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eronic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istorta vivipar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Delarbr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teridophyta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olub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4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anunculus trichophyl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haix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rya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eum alepp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acq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Rosoidea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1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4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7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8.5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lix alaxens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Andersson ex DC.) Covill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xifrag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laginel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elagine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ax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Taxus canadens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arshall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nknown forb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Cryptogams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AD780D">
              <w:rPr>
                <w:rFonts w:asciiTheme="minorHAnsi" w:hAnsiTheme="minorHAnsi" w:cstheme="minorHAnsi"/>
                <w:b/>
                <w:sz w:val="20"/>
                <w:szCs w:val="20"/>
              </w:rPr>
              <w:t>Brypophyta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nastrophyl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arbilophozia barbat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 xml:space="preserve">(Schmidel ex Schreb.) </w:t>
            </w:r>
            <w:r w:rsidRPr="00B25600">
              <w:rPr>
                <w:rFonts w:asciiTheme="minorHAnsi" w:hAnsiTheme="minorHAnsi" w:cstheme="minorHAnsi"/>
                <w:sz w:val="20"/>
                <w:szCs w:val="20"/>
              </w:rPr>
              <w:t>Loesk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ulacomn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ulacom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6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icra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5.3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um fuscesc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m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icranum scopar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locom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Hylocomium splend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Schim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eurozium schreb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itten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pnales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niaceae</w:t>
            </w:r>
          </w:p>
        </w:tc>
        <w:tc>
          <w:tcPr>
            <w:tcW w:w="2823" w:type="dxa"/>
            <w:vAlign w:val="bottom"/>
          </w:tcPr>
          <w:p w:rsidR="00152253" w:rsidRPr="00C20039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hli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hlia nuta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H. Lindb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trichaceae</w:t>
            </w:r>
          </w:p>
        </w:tc>
        <w:tc>
          <w:tcPr>
            <w:tcW w:w="2823" w:type="dxa"/>
            <w:vAlign w:val="bottom"/>
          </w:tcPr>
          <w:p w:rsidR="00152253" w:rsidRPr="00E76130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6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um pilifer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5A7319">
              <w:rPr>
                <w:rFonts w:asciiTheme="minorHAnsi" w:hAnsiTheme="minorHAnsi" w:cstheme="minorHAnsi"/>
                <w:sz w:val="20"/>
                <w:szCs w:val="20"/>
              </w:rPr>
              <w:t>Pottiaceae</w:t>
            </w:r>
          </w:p>
        </w:tc>
        <w:tc>
          <w:tcPr>
            <w:tcW w:w="2823" w:type="dxa"/>
            <w:vAlign w:val="bottom"/>
          </w:tcPr>
          <w:p w:rsidR="00152253" w:rsidRPr="005A7319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hagn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hag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AD780D">
              <w:rPr>
                <w:rFonts w:asciiTheme="minorHAnsi" w:hAnsiTheme="minorHAnsi" w:cstheme="minorHAnsi"/>
                <w:b/>
                <w:sz w:val="20"/>
                <w:szCs w:val="20"/>
              </w:rPr>
              <w:t>Lichen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ladon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ladon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2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rmeli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ecto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6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Parmeli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etra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/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actylin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)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6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eltiger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ltiger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tereocaulaceae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ereocaulon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3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nknown lichen</w:t>
            </w:r>
          </w:p>
        </w:tc>
        <w:tc>
          <w:tcPr>
            <w:tcW w:w="2823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</w:tbl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Default="00152253" w:rsidP="00152253">
      <w:pPr>
        <w:spacing w:after="160" w:line="259" w:lineRule="auto"/>
        <w:rPr>
          <w:rFonts w:asciiTheme="majorHAnsi" w:eastAsiaTheme="majorEastAsia" w:hAnsiTheme="majorHAnsi" w:cstheme="majorBidi"/>
          <w:b/>
          <w:sz w:val="28"/>
        </w:rPr>
      </w:pPr>
      <w:r>
        <w:br w:type="page"/>
      </w:r>
    </w:p>
    <w:p w:rsidR="00152253" w:rsidRPr="006D4687" w:rsidRDefault="00152253" w:rsidP="00152253">
      <w:pPr>
        <w:pStyle w:val="Heading3"/>
      </w:pPr>
      <w:bookmarkStart w:id="13" w:name="_Toc71139834"/>
      <w:bookmarkStart w:id="14" w:name="_Toc75021595"/>
      <w:r>
        <w:lastRenderedPageBreak/>
        <w:t xml:space="preserve">Table S6.3 </w:t>
      </w:r>
      <w:r w:rsidRPr="006D4687">
        <w:t>Selwyn caribou C (±2.7kyr) – core 1, 254-256cm, KfTe-1 Ice Patch</w:t>
      </w:r>
      <w:bookmarkEnd w:id="13"/>
      <w:bookmarkEnd w:id="14"/>
    </w:p>
    <w:p w:rsidR="00152253" w:rsidRPr="006D4687" w:rsidRDefault="00152253" w:rsidP="00152253">
      <w:pPr>
        <w:jc w:val="both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  <w:sz w:val="22"/>
          <w:szCs w:val="22"/>
        </w:rPr>
        <w:t>N.B. nrITS1 and nrITS2 did not produce any results.</w:t>
      </w: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tbl>
      <w:tblPr>
        <w:tblStyle w:val="TableGrid"/>
        <w:tblpPr w:leftFromText="180" w:rightFromText="180" w:vertAnchor="text" w:horzAnchor="page" w:tblpXSpec="center" w:tblpY="83"/>
        <w:tblW w:w="9223" w:type="dxa"/>
        <w:jc w:val="center"/>
        <w:tblLayout w:type="fixed"/>
        <w:tblLook w:val="04A0" w:firstRow="1" w:lastRow="0" w:firstColumn="1" w:lastColumn="0" w:noHBand="0" w:noVBand="1"/>
      </w:tblPr>
      <w:tblGrid>
        <w:gridCol w:w="1675"/>
        <w:gridCol w:w="3279"/>
        <w:gridCol w:w="998"/>
        <w:gridCol w:w="959"/>
        <w:gridCol w:w="813"/>
        <w:gridCol w:w="1499"/>
      </w:tblGrid>
      <w:tr w:rsidR="00152253" w:rsidRPr="00B4075B" w:rsidTr="006218AD">
        <w:trPr>
          <w:trHeight w:val="476"/>
          <w:jc w:val="center"/>
        </w:trPr>
        <w:tc>
          <w:tcPr>
            <w:tcW w:w="167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</w:rPr>
              <w:t>Family/order</w:t>
            </w:r>
          </w:p>
        </w:tc>
        <w:tc>
          <w:tcPr>
            <w:tcW w:w="32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</w:rPr>
              <w:t>Tax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en-GB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lang w:val="nl-NL"/>
              </w:rPr>
              <w:t>(%)</w:t>
            </w:r>
          </w:p>
        </w:tc>
        <w:tc>
          <w:tcPr>
            <w:tcW w:w="95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</w:rPr>
              <w:t>Macro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  <w:i/>
              </w:rPr>
              <w:t>trn</w:t>
            </w:r>
            <w:r w:rsidRPr="006D4687">
              <w:rPr>
                <w:rFonts w:asciiTheme="minorHAnsi" w:hAnsiTheme="minorHAnsi" w:cstheme="minorHAnsi"/>
                <w:b/>
              </w:rPr>
              <w:t xml:space="preserve">L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(%)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lang w:val="nl-NL"/>
              </w:rPr>
              <w:t xml:space="preserve">Caribou Diet </w:t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begin"/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instrText xml:space="preserve"> ADDIN EN.CITE &lt;EndNote&gt;&lt;Cite&gt;&lt;Author&gt;Denryter&lt;/Author&gt;&lt;Year&gt;2017&lt;/Year&gt;&lt;RecNum&gt;760&lt;/RecNum&gt;&lt;DisplayText&gt;(Denryter et al., 2017)&lt;/DisplayText&gt;&lt;record&gt;&lt;rec-number&gt;760&lt;/rec-number&gt;&lt;foreign-keys&gt;&lt;key app="EN" db-id="fp92faz2ndx2ppe2rf3v0sdm9t9twswr9es0" timestamp="1607702552"&gt;760&lt;/key&gt;&lt;/foreign-keys&gt;&lt;ref-type name="Journal Article"&gt;17&lt;/ref-type&gt;&lt;contributors&gt;&lt;authors&gt;&lt;author&gt;Denryter, Kristin A&lt;/author&gt;&lt;author&gt;Cook, Rachel C&lt;/author&gt;&lt;author&gt;Cook, John G&lt;/author&gt;&lt;author&gt;Parker, Katherine L&lt;/author&gt;&lt;/authors&gt;&lt;/contributors&gt;&lt;titles&gt;&lt;title&gt;&lt;style face="normal" font="default" size="100%"&gt;Straight from the caribou’s (&lt;/style&gt;&lt;style face="italic" font="default" size="100%"&gt;Rangifer tarandus&lt;/style&gt;&lt;style face="normal" font="default" size="100%"&gt;) mouth: detailed observations of tame caribou reveal new insights into summer–autumn diets&lt;/style&gt;&lt;/title&gt;&lt;secondary-title&gt;Canadian Journal of Zoology&lt;/secondary-title&gt;&lt;/titles&gt;&lt;periodical&gt;&lt;full-title&gt;Canadian Journal of Zoology&lt;/full-title&gt;&lt;/periodical&gt;&lt;pages&gt;81-94&lt;/pages&gt;&lt;volume&gt;95&lt;/volume&gt;&lt;number&gt;2&lt;/number&gt;&lt;dates&gt;&lt;year&gt;2017&lt;/year&gt;&lt;/dates&gt;&lt;isbn&gt;0008-4301&lt;/isbn&gt;&lt;urls&gt;&lt;/urls&gt;&lt;/record&gt;&lt;/Cite&gt;&lt;/EndNote&gt;</w:instrText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separate"/>
            </w:r>
            <w:r w:rsidRPr="006D4687">
              <w:rPr>
                <w:rFonts w:asciiTheme="minorHAnsi" w:hAnsiTheme="minorHAnsi" w:cstheme="minorHAnsi"/>
                <w:b/>
                <w:noProof/>
                <w:lang w:val="nl-NL"/>
              </w:rPr>
              <w:t>(Denryter et al., 2017)</w:t>
            </w:r>
            <w:r w:rsidRPr="006D4687">
              <w:rPr>
                <w:rFonts w:asciiTheme="minorHAnsi" w:hAnsiTheme="minorHAnsi" w:cstheme="minorHAnsi"/>
                <w:b/>
                <w:lang w:val="nl-NL"/>
              </w:rPr>
              <w:fldChar w:fldCharType="end"/>
            </w:r>
          </w:p>
        </w:tc>
      </w:tr>
      <w:tr w:rsidR="00152253" w:rsidRPr="006D4687" w:rsidTr="006218AD">
        <w:trPr>
          <w:trHeight w:val="476"/>
          <w:jc w:val="center"/>
        </w:trPr>
        <w:tc>
          <w:tcPr>
            <w:tcW w:w="167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lang w:val="nl-NL"/>
              </w:rPr>
            </w:pPr>
          </w:p>
        </w:tc>
        <w:tc>
          <w:tcPr>
            <w:tcW w:w="32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lang w:val="nl-NL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nl-NL"/>
              </w:rPr>
            </w:pPr>
          </w:p>
        </w:tc>
        <w:tc>
          <w:tcPr>
            <w:tcW w:w="95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lang w:val="nl-NL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lang w:val="nl-NL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lang w:val="en-GB"/>
              </w:rPr>
              <w:t>A = Avoided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lang w:val="en-GB"/>
              </w:rPr>
              <w:t>N = Neutral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lang w:val="en-GB"/>
              </w:rPr>
              <w:t>S= Selected</w:t>
            </w:r>
          </w:p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lang w:val="nl-NL"/>
              </w:rPr>
              <w:t>U = Unknow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maranth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litum nuttallia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chul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piaceae</w:t>
            </w:r>
          </w:p>
        </w:tc>
        <w:tc>
          <w:tcPr>
            <w:tcW w:w="32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Apioidea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4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ymopterus sessiliflor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W.L.Theob. &amp; C.C.Tseng) R.L.Hartm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ster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tribe Anthemidea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1.9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  <w:lang w:val="nl-NL"/>
              </w:rPr>
              <w:t>Artemisia gmelinii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  <w:lang w:val="nl-NL"/>
              </w:rPr>
              <w:t>Web. ex Stechm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lang w:val="nl-NL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Betul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Boragi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ertensia panicul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Aiton) G.Don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aryophyll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tellari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yper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Eriophor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Elaeag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hepherdia canadens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ut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Eric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Cassiope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Empetr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7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Junc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Juncu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ycopod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Lycopodi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Onagr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hamaenerion angustifol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co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i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ice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bie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o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rctagrosti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Calamagrosti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Festuc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Hierochloe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olemon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olygo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istorta vivipar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L.) Delarbr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Oxyria digy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L.) Hill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teridophyta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Ranuncul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L.) Holub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Ranunculus nivali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6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Ranunculus pygmae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Wahlenb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Ros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Drya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ubfamily Rosoidea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Sibbaldia procumben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5.5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N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alic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axifrag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Micranthe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Micranthes nelsoni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D.Don) Small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Saxifraga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elaginell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elaginel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U</w:t>
            </w: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lastRenderedPageBreak/>
              <w:t>Cryptogams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D47634">
              <w:rPr>
                <w:rFonts w:asciiTheme="minorHAnsi" w:hAnsiTheme="minorHAnsi" w:cstheme="minorHAnsi"/>
                <w:b/>
                <w:sz w:val="20"/>
                <w:szCs w:val="20"/>
              </w:rPr>
              <w:t>Brypophyta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ulacomn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ulacomni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Dicra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Dicran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-type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3.3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Mn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Pohlia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+</w:t>
            </w: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olytrich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lytrich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hagn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phagn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b/>
                <w:sz w:val="20"/>
                <w:szCs w:val="20"/>
              </w:rPr>
              <w:t>Lichen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ladon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Cladoni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4.6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armeli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lectori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0.2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Subfamily Parmelioideae </w:t>
            </w: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(Cetraria/Dactylina sp.)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Peltiger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eltiger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67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tereocaulaceae</w:t>
            </w:r>
          </w:p>
        </w:tc>
        <w:tc>
          <w:tcPr>
            <w:tcW w:w="3279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tereocaulon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5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81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49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A</w:t>
            </w:r>
          </w:p>
        </w:tc>
      </w:tr>
    </w:tbl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</w:rPr>
        <w:br w:type="page"/>
      </w:r>
    </w:p>
    <w:p w:rsidR="00152253" w:rsidRPr="006D4687" w:rsidRDefault="00152253" w:rsidP="00152253">
      <w:pPr>
        <w:pStyle w:val="Heading3"/>
      </w:pPr>
      <w:bookmarkStart w:id="15" w:name="_Toc71139835"/>
      <w:bookmarkStart w:id="16" w:name="_Toc75021596"/>
      <w:r>
        <w:lastRenderedPageBreak/>
        <w:t xml:space="preserve">Table S6.4 </w:t>
      </w:r>
      <w:r w:rsidRPr="006D4687">
        <w:t>Oyogos Yar horse (±5.4kyr)</w:t>
      </w:r>
      <w:bookmarkEnd w:id="15"/>
      <w:bookmarkEnd w:id="16"/>
    </w:p>
    <w:tbl>
      <w:tblPr>
        <w:tblStyle w:val="TableGrid"/>
        <w:tblpPr w:leftFromText="180" w:rightFromText="180" w:vertAnchor="text" w:horzAnchor="margin" w:tblpY="73"/>
        <w:tblW w:w="9849" w:type="dxa"/>
        <w:tblLayout w:type="fixed"/>
        <w:tblLook w:val="04A0" w:firstRow="1" w:lastRow="0" w:firstColumn="1" w:lastColumn="0" w:noHBand="0" w:noVBand="1"/>
      </w:tblPr>
      <w:tblGrid>
        <w:gridCol w:w="1915"/>
        <w:gridCol w:w="3294"/>
        <w:gridCol w:w="998"/>
        <w:gridCol w:w="915"/>
        <w:gridCol w:w="743"/>
        <w:gridCol w:w="992"/>
        <w:gridCol w:w="992"/>
      </w:tblGrid>
      <w:tr w:rsidR="00152253" w:rsidRPr="006D4687" w:rsidTr="006218AD">
        <w:trPr>
          <w:trHeight w:val="476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Family/order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Tax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  <w:lang w:val="nl-NL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  <w:lang w:val="nl-NL"/>
              </w:rPr>
              <w:t>(%)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Macro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2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2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nrITS1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nrITS2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</w:tr>
      <w:tr w:rsidR="00152253" w:rsidRPr="006D4687" w:rsidTr="006218AD">
        <w:trPr>
          <w:trHeight w:val="193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  <w:r w:rsidRPr="006D4687">
              <w:rPr>
                <w:rFonts w:asciiTheme="minorHAnsi" w:hAnsiTheme="minorHAnsi" w:cstheme="minorHAnsi"/>
                <w:b/>
                <w:sz w:val="18"/>
                <w:szCs w:val="22"/>
              </w:rPr>
              <w:t xml:space="preserve"> 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  <w:lang w:val="nl-NL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icuta viros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25.5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 scopari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aldst. &amp; Ki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ndocellion sibir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J.F. Gmel.) J. Toma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etu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ct.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pterocary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6</w:t>
            </w: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aquati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ahlenb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1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rostr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tokes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oph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6.7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ophorum angustifoli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nck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4.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4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yro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Vaccinium vitis-ida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pilobi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paver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apaver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apaver rhoea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det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bie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0.2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antago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ippu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1.6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grostidinae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6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agrostis latifoli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riseb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3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2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Trin.) Andersson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4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/ Dupontia fisheri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4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amagrost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lamagrostis stric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Koeler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5.6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upontia fish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44.2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a arctic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R.Br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  <w:vAlign w:val="bottom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Poeae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  <w:vAlign w:val="bottom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5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teridophyta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15" w:type="dxa"/>
            <w:vAlign w:val="bottom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lth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1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4.7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5.7</w:t>
            </w:r>
          </w:p>
        </w:tc>
      </w:tr>
      <w:tr w:rsidR="000369E7" w:rsidRPr="006D4687" w:rsidTr="006218AD">
        <w:trPr>
          <w:trHeight w:val="208"/>
        </w:trPr>
        <w:tc>
          <w:tcPr>
            <w:tcW w:w="1915" w:type="dxa"/>
            <w:vAlign w:val="bottom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Cryptogams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Bryophyta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blystegi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mpyl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ellat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C.E.O.Jensen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itrich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eratodon purpure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Brid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3</w:t>
            </w:r>
          </w:p>
        </w:tc>
      </w:tr>
      <w:tr w:rsidR="000369E7" w:rsidRPr="006D4687" w:rsidTr="006218AD">
        <w:trPr>
          <w:trHeight w:hRule="exact" w:val="227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mily indet.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915" w:type="dxa"/>
            <w:vAlign w:val="bottom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ni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agiom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llipt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Brid.) T.J. Ko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hizom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seudopunctat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Bruch &amp; Schimp.) T.J. Ko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trichaceae</w:t>
            </w:r>
          </w:p>
        </w:tc>
        <w:tc>
          <w:tcPr>
            <w:tcW w:w="3294" w:type="dxa"/>
          </w:tcPr>
          <w:p w:rsidR="000369E7" w:rsidRPr="00254163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0369E7" w:rsidRPr="006D4687" w:rsidTr="006218AD">
        <w:trPr>
          <w:trHeight w:val="132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astrum alp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G.L. Sm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8.1</w:t>
            </w:r>
          </w:p>
        </w:tc>
      </w:tr>
      <w:tr w:rsidR="000369E7" w:rsidRPr="006D4687" w:rsidTr="00F90BC4">
        <w:trPr>
          <w:trHeight w:hRule="exact" w:val="284"/>
        </w:trPr>
        <w:tc>
          <w:tcPr>
            <w:tcW w:w="1915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hagnaceae</w:t>
            </w:r>
          </w:p>
        </w:tc>
        <w:tc>
          <w:tcPr>
            <w:tcW w:w="3294" w:type="dxa"/>
          </w:tcPr>
          <w:p w:rsidR="000369E7" w:rsidRPr="006D4687" w:rsidRDefault="000369E7" w:rsidP="000369E7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hag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 </w:t>
            </w:r>
          </w:p>
        </w:tc>
        <w:tc>
          <w:tcPr>
            <w:tcW w:w="915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0369E7" w:rsidRPr="006D4687" w:rsidRDefault="000369E7" w:rsidP="000369E7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FC6720" w:rsidRDefault="00FC6720" w:rsidP="00FC6720">
      <w:pPr>
        <w:spacing w:after="160" w:line="259" w:lineRule="auto"/>
        <w:rPr>
          <w:rFonts w:asciiTheme="minorHAnsi" w:hAnsiTheme="minorHAnsi" w:cstheme="minorHAnsi"/>
        </w:rPr>
      </w:pPr>
      <w:bookmarkStart w:id="17" w:name="_Toc71139836"/>
    </w:p>
    <w:p w:rsidR="00FC6720" w:rsidRDefault="00FC6720" w:rsidP="00FC6720">
      <w:pPr>
        <w:spacing w:after="160" w:line="259" w:lineRule="auto"/>
        <w:rPr>
          <w:rFonts w:asciiTheme="minorHAnsi" w:hAnsiTheme="minorHAnsi" w:cstheme="minorHAnsi"/>
        </w:rPr>
      </w:pPr>
    </w:p>
    <w:p w:rsidR="00E726B2" w:rsidRDefault="00E726B2">
      <w:pPr>
        <w:spacing w:after="160" w:line="259" w:lineRule="auto"/>
        <w:rPr>
          <w:rFonts w:asciiTheme="majorHAnsi" w:eastAsiaTheme="majorEastAsia" w:hAnsiTheme="majorHAnsi" w:cstheme="majorBidi"/>
          <w:color w:val="1F4D78" w:themeColor="accent1" w:themeShade="7F"/>
        </w:rPr>
      </w:pPr>
      <w:r>
        <w:br w:type="page"/>
      </w:r>
    </w:p>
    <w:p w:rsidR="00152253" w:rsidRPr="00FC6720" w:rsidRDefault="00152253" w:rsidP="00FC6720">
      <w:pPr>
        <w:pStyle w:val="Heading3"/>
        <w:rPr>
          <w:rFonts w:asciiTheme="minorHAnsi" w:hAnsiTheme="minorHAnsi" w:cstheme="minorHAnsi"/>
          <w:b/>
          <w:sz w:val="28"/>
          <w:szCs w:val="22"/>
        </w:rPr>
      </w:pPr>
      <w:bookmarkStart w:id="18" w:name="_Toc75021597"/>
      <w:r>
        <w:t xml:space="preserve">Table S6.5 </w:t>
      </w:r>
      <w:r w:rsidRPr="006D4687">
        <w:t>Yakutian bison (±10.5kyr)</w:t>
      </w:r>
      <w:bookmarkEnd w:id="17"/>
      <w:bookmarkEnd w:id="18"/>
    </w:p>
    <w:tbl>
      <w:tblPr>
        <w:tblStyle w:val="TableGrid"/>
        <w:tblpPr w:leftFromText="180" w:rightFromText="180" w:vertAnchor="text" w:horzAnchor="margin" w:tblpY="498"/>
        <w:tblW w:w="10085" w:type="dxa"/>
        <w:tblLayout w:type="fixed"/>
        <w:tblLook w:val="04A0" w:firstRow="1" w:lastRow="0" w:firstColumn="1" w:lastColumn="0" w:noHBand="0" w:noVBand="1"/>
      </w:tblPr>
      <w:tblGrid>
        <w:gridCol w:w="1980"/>
        <w:gridCol w:w="3322"/>
        <w:gridCol w:w="998"/>
        <w:gridCol w:w="979"/>
        <w:gridCol w:w="714"/>
        <w:gridCol w:w="1046"/>
        <w:gridCol w:w="1046"/>
      </w:tblGrid>
      <w:tr w:rsidR="00152253" w:rsidRPr="006D4687" w:rsidTr="006218AD">
        <w:trPr>
          <w:trHeight w:val="476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Family/order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Tax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  <w:lang w:val="nl-NL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  <w:lang w:val="nl-NL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  <w:lang w:val="nl-NL"/>
              </w:rPr>
              <w:t>(%)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Macro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2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2"/>
              </w:rPr>
              <w:t xml:space="preserve">L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 xml:space="preserve">nrITS1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 xml:space="preserve">nrITS2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</w:tr>
      <w:tr w:rsidR="00152253" w:rsidRPr="006D4687" w:rsidTr="006218AD">
        <w:trPr>
          <w:trHeight w:val="242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dox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mbucus williams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ance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9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icuta viros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4.9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4.4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4.4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ndocellion sibiric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J.F. Gmel.) J. Toma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5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0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ect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pterocary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3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ect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2D7283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1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aquati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ahlenb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3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chordorrhiz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f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nigr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 junc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Fries) Soó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rostr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tokes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vesic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ophor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4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ophorum angustifoli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nck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6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ennstaedti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terid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quiset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quiset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0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 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ili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8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4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pilobi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robus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ippu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1.1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grostidinae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Trin.) Anderss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upontia fish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amagrost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1E284D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a arctica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teridophyta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2.2 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583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842F0">
              <w:rPr>
                <w:rFonts w:asciiTheme="minorHAnsi" w:hAnsiTheme="minorHAnsi" w:cstheme="minorHAnsi"/>
                <w:i/>
                <w:sz w:val="20"/>
                <w:szCs w:val="20"/>
              </w:rPr>
              <w:t>Anemonastrum narcissiflorum</w:t>
            </w:r>
            <w:r w:rsidRPr="008842F0">
              <w:rPr>
                <w:rFonts w:asciiTheme="minorHAnsi" w:hAnsiTheme="minorHAnsi" w:cstheme="minorHAnsi"/>
                <w:sz w:val="20"/>
                <w:szCs w:val="20"/>
              </w:rPr>
              <w:t xml:space="preserve">  (L.) Holub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paten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9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5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7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lchem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9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3</w:t>
            </w: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Fragariinae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-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ype)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Rosoideae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li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2.6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8.6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6.3</w:t>
            </w:r>
          </w:p>
        </w:tc>
      </w:tr>
      <w:tr w:rsidR="00152253" w:rsidRPr="006D4687" w:rsidTr="006218AD">
        <w:trPr>
          <w:trHeight w:val="274"/>
        </w:trPr>
        <w:tc>
          <w:tcPr>
            <w:tcW w:w="198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Cryptogams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173"/>
        </w:trPr>
        <w:tc>
          <w:tcPr>
            <w:tcW w:w="1980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Alg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Zygnemat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irogyr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132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Bryophyta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132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blystegi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Calliergon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giganteum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(Schimp.) Kindb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 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ype HdV-817 (bryophyte spores)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7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</w:trPr>
        <w:tc>
          <w:tcPr>
            <w:tcW w:w="198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hagnaceae</w:t>
            </w:r>
          </w:p>
        </w:tc>
        <w:tc>
          <w:tcPr>
            <w:tcW w:w="332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hag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0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 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rPr>
          <w:rFonts w:asciiTheme="minorHAnsi" w:hAnsiTheme="minorHAnsi" w:cstheme="minorHAnsi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</w:rPr>
        <w:br w:type="page"/>
      </w:r>
    </w:p>
    <w:p w:rsidR="00152253" w:rsidRPr="006D4687" w:rsidRDefault="00152253" w:rsidP="00152253">
      <w:pPr>
        <w:pStyle w:val="Heading3"/>
      </w:pPr>
      <w:bookmarkStart w:id="19" w:name="_Toc71139837"/>
      <w:bookmarkStart w:id="20" w:name="_Toc75021598"/>
      <w:r>
        <w:t xml:space="preserve">Table S6.6 </w:t>
      </w:r>
      <w:r w:rsidRPr="006D4687">
        <w:t>Cape Blossom mammoth (±14.4kyr)</w:t>
      </w:r>
      <w:bookmarkEnd w:id="19"/>
      <w:bookmarkEnd w:id="20"/>
    </w:p>
    <w:p w:rsidR="00152253" w:rsidRPr="006D4687" w:rsidRDefault="00152253" w:rsidP="00152253">
      <w:pPr>
        <w:jc w:val="both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  <w:sz w:val="22"/>
          <w:szCs w:val="22"/>
        </w:rPr>
        <w:t>N.B. nrITS1 and nrITS2 did not produce any results.</w:t>
      </w:r>
    </w:p>
    <w:p w:rsidR="00152253" w:rsidRPr="006D4687" w:rsidRDefault="00152253" w:rsidP="00152253">
      <w:pPr>
        <w:jc w:val="both"/>
        <w:rPr>
          <w:rFonts w:asciiTheme="minorHAnsi" w:hAnsiTheme="minorHAnsi" w:cstheme="minorHAnsi"/>
          <w:b/>
          <w:sz w:val="22"/>
          <w:szCs w:val="22"/>
        </w:rPr>
      </w:pPr>
    </w:p>
    <w:tbl>
      <w:tblPr>
        <w:tblStyle w:val="TableGrid"/>
        <w:tblW w:w="8496" w:type="dxa"/>
        <w:jc w:val="center"/>
        <w:tblLayout w:type="fixed"/>
        <w:tblLook w:val="04A0" w:firstRow="1" w:lastRow="0" w:firstColumn="1" w:lastColumn="0" w:noHBand="0" w:noVBand="1"/>
      </w:tblPr>
      <w:tblGrid>
        <w:gridCol w:w="1833"/>
        <w:gridCol w:w="3256"/>
        <w:gridCol w:w="1139"/>
        <w:gridCol w:w="1134"/>
        <w:gridCol w:w="1134"/>
      </w:tblGrid>
      <w:tr w:rsidR="00152253" w:rsidRPr="006D4687" w:rsidTr="006218AD">
        <w:trPr>
          <w:trHeight w:val="404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Family/order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Taxon</w:t>
            </w:r>
          </w:p>
        </w:tc>
        <w:tc>
          <w:tcPr>
            <w:tcW w:w="113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Pollen (%)</w:t>
            </w:r>
          </w:p>
        </w:tc>
        <w:tc>
          <w:tcPr>
            <w:tcW w:w="113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Macro</w:t>
            </w:r>
          </w:p>
        </w:tc>
        <w:tc>
          <w:tcPr>
            <w:tcW w:w="113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</w:tr>
      <w:tr w:rsidR="00152253" w:rsidRPr="006D4687" w:rsidTr="006218AD">
        <w:trPr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anth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henopod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oid superclad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pioid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Selin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nthemid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2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n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rtemisiin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Artemisia gmelinii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Web. ex Stechm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lang w:val="nl-NL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  <w:lang w:val="nl-NL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etu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oragin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trich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rtensia panicul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Aiton) G.Don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yosotis alpest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.W.Schmidt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rab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lsin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erastium/Silene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)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inuartia rubell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Wahlenb.) Hiern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4.8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0% (est.)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aquati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ahlenb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maritim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unnerus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microchae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lm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ignea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2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uthyceras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straga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uzu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hamaenerion angustifol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co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8.5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lantago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lantago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ct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Lamprosantha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2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69.8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% (est.)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grostidin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lopecur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842BE1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rom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omus pumpellia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lym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 kolymens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robow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Koeleria asia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omin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Po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riticea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8B406D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lemonium boreale </w:t>
            </w:r>
            <w:r w:rsidRPr="007729C8">
              <w:rPr>
                <w:rFonts w:asciiTheme="minorHAnsi" w:hAnsiTheme="minorHAnsi" w:cstheme="minorHAnsi"/>
                <w:sz w:val="20"/>
                <w:szCs w:val="20"/>
              </w:rPr>
              <w:t>Adams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</w:tr>
      <w:tr w:rsidR="00152253" w:rsidRPr="006D4687" w:rsidTr="006218AD">
        <w:trPr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Polygon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 acetose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 aquatic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Fragariinae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-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ype)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hyparc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alte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. stipula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nguisorba officin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li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340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C90D63">
              <w:rPr>
                <w:rFonts w:asciiTheme="minorHAnsi" w:hAnsiTheme="minorHAnsi" w:cstheme="minorHAnsi"/>
                <w:b/>
                <w:sz w:val="22"/>
                <w:szCs w:val="22"/>
              </w:rPr>
              <w:t>Cryptogams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113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9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Bryophyta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hagn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phagn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2"/>
              </w:rPr>
              <w:t>0.2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huidiaceae</w:t>
            </w:r>
          </w:p>
        </w:tc>
        <w:tc>
          <w:tcPr>
            <w:tcW w:w="32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Thuidium abiet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Schimp.</w:t>
            </w:r>
          </w:p>
        </w:tc>
        <w:tc>
          <w:tcPr>
            <w:tcW w:w="113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  <w:r w:rsidRPr="006D4687">
        <w:rPr>
          <w:rFonts w:asciiTheme="minorHAnsi" w:hAnsiTheme="minorHAnsi" w:cstheme="minorHAnsi"/>
          <w:sz w:val="22"/>
          <w:szCs w:val="22"/>
        </w:rPr>
        <w:br w:type="page"/>
      </w:r>
    </w:p>
    <w:p w:rsidR="00152253" w:rsidRPr="006D4687" w:rsidRDefault="00152253" w:rsidP="00152253">
      <w:pPr>
        <w:pStyle w:val="Heading3"/>
      </w:pPr>
      <w:bookmarkStart w:id="21" w:name="_Toc71139838"/>
      <w:bookmarkStart w:id="22" w:name="_Toc75021599"/>
      <w:r>
        <w:t xml:space="preserve">Table S6.7 </w:t>
      </w:r>
      <w:r w:rsidRPr="006D4687">
        <w:t>Yukagir mammoth (±22.5kyr)</w:t>
      </w:r>
      <w:bookmarkEnd w:id="21"/>
      <w:bookmarkEnd w:id="22"/>
    </w:p>
    <w:p w:rsidR="00152253" w:rsidRPr="006D4687" w:rsidRDefault="00152253" w:rsidP="00152253">
      <w:pPr>
        <w:jc w:val="both"/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"/>
        <w:tblW w:w="10167" w:type="dxa"/>
        <w:jc w:val="center"/>
        <w:tblLayout w:type="fixed"/>
        <w:tblLook w:val="04A0" w:firstRow="1" w:lastRow="0" w:firstColumn="1" w:lastColumn="0" w:noHBand="0" w:noVBand="1"/>
      </w:tblPr>
      <w:tblGrid>
        <w:gridCol w:w="1916"/>
        <w:gridCol w:w="3316"/>
        <w:gridCol w:w="1267"/>
        <w:gridCol w:w="979"/>
        <w:gridCol w:w="743"/>
        <w:gridCol w:w="965"/>
        <w:gridCol w:w="981"/>
      </w:tblGrid>
      <w:tr w:rsidR="00152253" w:rsidRPr="006D4687" w:rsidTr="006218AD">
        <w:trPr>
          <w:trHeight w:val="553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Family/order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Taxon</w:t>
            </w:r>
          </w:p>
        </w:tc>
        <w:tc>
          <w:tcPr>
            <w:tcW w:w="1267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Macro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1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2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br/>
              <w:t>(%)</w:t>
            </w:r>
          </w:p>
        </w:tc>
      </w:tr>
      <w:tr w:rsidR="00152253" w:rsidRPr="006D4687" w:rsidTr="006218AD">
        <w:trPr>
          <w:trHeight w:val="305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2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anth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pioidea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nthemidea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8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rtemisiina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6.0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scoparia </w:t>
            </w:r>
            <w:r w:rsidRPr="00F241FC">
              <w:rPr>
                <w:rFonts w:asciiTheme="minorHAnsi" w:hAnsiTheme="minorHAnsi" w:cstheme="minorHAnsi"/>
                <w:sz w:val="20"/>
                <w:szCs w:val="20"/>
              </w:rPr>
              <w:t>Waldst. &amp; Ki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Artemisia gmelinii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Web. ex Stechm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Cichorioideae (Liguliflorae)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oragin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trich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trichium serice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C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6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yosotis alpest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.W.Schmidt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6.7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9.0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0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rab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arrya nudicaul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Regel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melowsk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melowskia alb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Pall.) Regel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0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1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7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erastium arvens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emogo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emogone capilla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Poir.) Fenzl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gina niv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r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ilene </w:t>
            </w:r>
            <w:r w:rsidRPr="00D65AC0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rassul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hodiola ros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dio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nardin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r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nigr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 junc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Fries) Soó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les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straga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stragalus alpin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ot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Oxytrop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Oxytropis deflex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C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Oxytropis splenden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ouglas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ili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chid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pipact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dicula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paver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apaver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apaver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ct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Scapiflora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agot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lantago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umbagin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Limoni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me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0.6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indet. (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grost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)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eschampsia cespi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P.Beauv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 kolymens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robow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Festuca ovin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lyce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ord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europogon sabine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. arc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a glau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Vahl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1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Poea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lemon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7451E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hlox 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oodii </w:t>
            </w:r>
            <w:r w:rsidRPr="0067451E">
              <w:rPr>
                <w:rFonts w:asciiTheme="minorHAnsi" w:hAnsiTheme="minorHAnsi" w:cstheme="minorHAnsi"/>
                <w:sz w:val="20"/>
                <w:szCs w:val="20"/>
              </w:rPr>
              <w:t>Richardson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rsic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. maculos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Polygon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 acetose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um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umex acetose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tamogeton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ucken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rimul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Androsac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drosace lehmanni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reng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ysimach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olub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0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anuncu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anuncu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. niv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anunculus pedatifidus var. affin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R.Br.) L.D.Benson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anuncul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ygmae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ahlenb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Fragariinae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-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ype)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7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 hookeri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ehm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hyparct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alte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ubus chamaemor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9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nguisorba officin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7.3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cf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ct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ll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5.4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2.4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icranthe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309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Cryptogams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03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Alg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Zygnemataceae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pirogyr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drodictyaceae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ediastrum sp.</w:t>
            </w: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03"/>
          <w:jc w:val="center"/>
        </w:trPr>
        <w:tc>
          <w:tcPr>
            <w:tcW w:w="19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Bryophyta</w:t>
            </w:r>
          </w:p>
        </w:tc>
        <w:tc>
          <w:tcPr>
            <w:tcW w:w="331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267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Amblystegi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2"/>
              </w:rPr>
              <w:t xml:space="preserve">Drepanocladus </w:t>
            </w: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repanocladus adunc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Warns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465EFA">
              <w:rPr>
                <w:rFonts w:asciiTheme="minorHAnsi" w:hAnsiTheme="minorHAnsi" w:cstheme="minorHAnsi"/>
                <w:i/>
                <w:sz w:val="20"/>
                <w:szCs w:val="20"/>
              </w:rPr>
              <w:t>Drepanocladus sordidus</w:t>
            </w:r>
            <w:r w:rsidRPr="00465EFA">
              <w:rPr>
                <w:rFonts w:asciiTheme="minorHAnsi" w:hAnsiTheme="minorHAnsi" w:cstheme="minorHAnsi"/>
                <w:sz w:val="20"/>
                <w:szCs w:val="20"/>
              </w:rPr>
              <w:t xml:space="preserve"> (Müll. Hal.) Hedenäs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Bry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y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Entodont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ntodon concin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ris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Hypnales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Polytrich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astrum alp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G.L. Sm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Pottiaceae</w:t>
            </w:r>
          </w:p>
        </w:tc>
        <w:tc>
          <w:tcPr>
            <w:tcW w:w="3316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indet.</w:t>
            </w:r>
          </w:p>
        </w:tc>
        <w:tc>
          <w:tcPr>
            <w:tcW w:w="1267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43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65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8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Pr="006D4687" w:rsidRDefault="00152253" w:rsidP="00152253">
      <w:pPr>
        <w:rPr>
          <w:rFonts w:asciiTheme="minorHAnsi" w:hAnsiTheme="minorHAnsi" w:cstheme="minorHAnsi"/>
          <w:sz w:val="22"/>
          <w:szCs w:val="22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hAnsiTheme="minorHAnsi" w:cstheme="minorHAnsi"/>
          <w:sz w:val="22"/>
          <w:szCs w:val="22"/>
        </w:rPr>
      </w:pPr>
    </w:p>
    <w:p w:rsidR="00152253" w:rsidRPr="006D4687" w:rsidRDefault="00152253" w:rsidP="00152253">
      <w:pPr>
        <w:spacing w:after="160" w:line="259" w:lineRule="auto"/>
        <w:rPr>
          <w:rFonts w:asciiTheme="minorHAnsi" w:eastAsiaTheme="majorEastAsia" w:hAnsiTheme="minorHAnsi" w:cstheme="minorHAnsi"/>
          <w:b/>
          <w:sz w:val="28"/>
        </w:rPr>
      </w:pPr>
    </w:p>
    <w:p w:rsidR="00152253" w:rsidRPr="006D4687" w:rsidRDefault="00152253" w:rsidP="00152253">
      <w:pPr>
        <w:pStyle w:val="Heading3"/>
      </w:pPr>
      <w:bookmarkStart w:id="23" w:name="_Toc71139839"/>
      <w:bookmarkStart w:id="24" w:name="_Toc75021600"/>
      <w:r>
        <w:t xml:space="preserve">Table S6.8 </w:t>
      </w:r>
      <w:r w:rsidRPr="006D4687">
        <w:t>Adycha mammoth (±25.6kyr)</w:t>
      </w:r>
      <w:bookmarkEnd w:id="23"/>
      <w:bookmarkEnd w:id="24"/>
    </w:p>
    <w:p w:rsidR="00152253" w:rsidRPr="006D4687" w:rsidRDefault="00152253" w:rsidP="00152253">
      <w:pPr>
        <w:jc w:val="both"/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"/>
        <w:tblW w:w="9849" w:type="dxa"/>
        <w:jc w:val="center"/>
        <w:tblLook w:val="04A0" w:firstRow="1" w:lastRow="0" w:firstColumn="1" w:lastColumn="0" w:noHBand="0" w:noVBand="1"/>
      </w:tblPr>
      <w:tblGrid>
        <w:gridCol w:w="1924"/>
        <w:gridCol w:w="3667"/>
        <w:gridCol w:w="1041"/>
        <w:gridCol w:w="860"/>
        <w:gridCol w:w="661"/>
        <w:gridCol w:w="848"/>
        <w:gridCol w:w="848"/>
      </w:tblGrid>
      <w:tr w:rsidR="00152253" w:rsidRPr="006D4687" w:rsidTr="006218AD">
        <w:trPr>
          <w:trHeight w:val="586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Family/order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Taxon</w:t>
            </w:r>
          </w:p>
        </w:tc>
        <w:tc>
          <w:tcPr>
            <w:tcW w:w="104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Pollen (%)</w:t>
            </w:r>
          </w:p>
        </w:tc>
        <w:tc>
          <w:tcPr>
            <w:tcW w:w="86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Macro</w:t>
            </w: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>L (%)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1 (%)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2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br/>
              <w:t>(%)</w:t>
            </w:r>
          </w:p>
        </w:tc>
      </w:tr>
      <w:tr w:rsidR="00152253" w:rsidRPr="006D4687" w:rsidTr="006218AD">
        <w:trPr>
          <w:trHeight w:val="283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Phanerogams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041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6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anth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pi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uceda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ucedan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Selineae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tribe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themideae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8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scoparia </w:t>
            </w:r>
            <w:r w:rsidRPr="00EE44FD">
              <w:rPr>
                <w:rFonts w:asciiTheme="minorHAnsi" w:hAnsiTheme="minorHAnsi" w:cstheme="minorHAnsi"/>
                <w:sz w:val="20"/>
                <w:szCs w:val="20"/>
              </w:rPr>
              <w:t>Waldst. &amp; Ki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val="454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Cardu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-type;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lin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Cichorioideae (Liguliflorae)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Gnaphalieae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ussure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oragin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trich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inuart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9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ignea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maritim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unnerus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les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8F0D2F">
              <w:rPr>
                <w:rFonts w:asciiTheme="minorHAnsi" w:hAnsiTheme="minorHAnsi" w:cstheme="minorHAnsi"/>
                <w:i/>
                <w:sz w:val="20"/>
                <w:szCs w:val="20"/>
              </w:rPr>
              <w:t>Vaccinium vitis-idaea</w:t>
            </w:r>
            <w:r w:rsidRPr="008F0D2F">
              <w:rPr>
                <w:rFonts w:asciiTheme="minorHAnsi" w:hAnsiTheme="minorHAnsi" w:cstheme="minorHAnsi"/>
                <w:sz w:val="20"/>
                <w:szCs w:val="20"/>
              </w:rPr>
              <w:t xml:space="preserve"> L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B26241">
              <w:rPr>
                <w:rFonts w:asciiTheme="minorHAnsi" w:hAnsiTheme="minorHAnsi" w:cstheme="minorHAnsi"/>
                <w:i/>
                <w:sz w:val="20"/>
                <w:szCs w:val="20"/>
              </w:rPr>
              <w:t>Astragalus alpinus</w:t>
            </w:r>
            <w:r w:rsidRPr="00B26241">
              <w:rPr>
                <w:rFonts w:asciiTheme="minorHAnsi" w:hAnsiTheme="minorHAnsi" w:cstheme="minorHAnsi"/>
                <w:sz w:val="20"/>
                <w:szCs w:val="20"/>
              </w:rPr>
              <w:t xml:space="preserve"> L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biglum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hamaenerion angustifol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co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3667" w:type="dxa"/>
          </w:tcPr>
          <w:p w:rsidR="00152253" w:rsidRPr="00B7142A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in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robus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  <w:lang w:val="en-GB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inus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2.4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opecurus magellanic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am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agrostis latifoli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riseb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5A63AF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rom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omus pumpellia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6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eschampsia cespi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P.Beauv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upontia fish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AF5CA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Festuca ovina </w:t>
            </w:r>
            <w:r w:rsidRPr="00AF5CA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a arct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uccinell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6.8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8.5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uccinellia 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>tenuiflora/vahliana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9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uccinellia vahli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 &amp; Merr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1.0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podiophyta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xifraga sibir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val="283"/>
          <w:jc w:val="center"/>
        </w:trPr>
        <w:tc>
          <w:tcPr>
            <w:tcW w:w="1924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Cryptogams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Bryophyta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icran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icranum scopar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unari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Fun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lomer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lom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04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9</w:t>
            </w:r>
          </w:p>
        </w:tc>
        <w:tc>
          <w:tcPr>
            <w:tcW w:w="860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1E1E2A">
              <w:rPr>
                <w:rFonts w:asciiTheme="minorHAnsi" w:hAnsiTheme="minorHAnsi" w:cstheme="minorHAnsi"/>
                <w:sz w:val="20"/>
                <w:szCs w:val="20"/>
              </w:rPr>
              <w:t>Hylocomiaceae</w:t>
            </w:r>
            <w:r w:rsidRPr="001E1E2A">
              <w:rPr>
                <w:rFonts w:asciiTheme="minorHAnsi" w:hAnsiTheme="minorHAnsi" w:cstheme="minorHAnsi"/>
                <w:sz w:val="20"/>
                <w:szCs w:val="20"/>
              </w:rPr>
              <w:tab/>
              <w:t>Hylocomium splendens (Hedw.) Schimp.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1E1E2A">
              <w:rPr>
                <w:rFonts w:asciiTheme="minorHAnsi" w:hAnsiTheme="minorHAnsi" w:cstheme="minorHAnsi"/>
                <w:i/>
                <w:sz w:val="20"/>
                <w:szCs w:val="20"/>
              </w:rPr>
              <w:t>Hylocomium splendens</w:t>
            </w:r>
            <w:r w:rsidRPr="001E1E2A">
              <w:rPr>
                <w:rFonts w:asciiTheme="minorHAnsi" w:hAnsiTheme="minorHAnsi" w:cstheme="minorHAnsi"/>
                <w:sz w:val="20"/>
                <w:szCs w:val="20"/>
              </w:rPr>
              <w:t xml:space="preserve"> (Hedw.) Schimp.</w:t>
            </w:r>
          </w:p>
        </w:tc>
        <w:tc>
          <w:tcPr>
            <w:tcW w:w="104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ypnales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04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0"/>
              </w:rPr>
              <w:t>Alg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24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Zygnemataceae</w:t>
            </w:r>
          </w:p>
        </w:tc>
        <w:tc>
          <w:tcPr>
            <w:tcW w:w="3667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Zygnem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</w:t>
            </w:r>
          </w:p>
        </w:tc>
        <w:tc>
          <w:tcPr>
            <w:tcW w:w="1041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661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Default="00152253" w:rsidP="00152253">
      <w:pPr>
        <w:spacing w:after="160" w:line="259" w:lineRule="auto"/>
        <w:rPr>
          <w:rFonts w:asciiTheme="majorHAnsi" w:eastAsiaTheme="majorEastAsia" w:hAnsiTheme="majorHAnsi" w:cstheme="majorBidi"/>
          <w:b/>
          <w:sz w:val="28"/>
        </w:rPr>
      </w:pPr>
      <w:r>
        <w:br w:type="page"/>
      </w:r>
    </w:p>
    <w:p w:rsidR="00152253" w:rsidRPr="006D4687" w:rsidRDefault="00152253" w:rsidP="00152253">
      <w:pPr>
        <w:pStyle w:val="Heading3"/>
      </w:pPr>
      <w:bookmarkStart w:id="25" w:name="_Toc71139840"/>
      <w:bookmarkStart w:id="26" w:name="_Toc75021601"/>
      <w:r>
        <w:t xml:space="preserve">Table S6.9 </w:t>
      </w:r>
      <w:r w:rsidRPr="006D4687">
        <w:t>Yukon horse (±30.9)</w:t>
      </w:r>
      <w:bookmarkEnd w:id="25"/>
      <w:bookmarkEnd w:id="26"/>
    </w:p>
    <w:p w:rsidR="00152253" w:rsidRPr="006D4687" w:rsidRDefault="00152253" w:rsidP="00152253">
      <w:pPr>
        <w:jc w:val="both"/>
        <w:rPr>
          <w:rFonts w:asciiTheme="minorHAnsi" w:hAnsiTheme="minorHAnsi" w:cstheme="minorHAnsi"/>
        </w:rPr>
      </w:pPr>
      <w:r w:rsidRPr="006D4687">
        <w:rPr>
          <w:rFonts w:asciiTheme="minorHAnsi" w:hAnsiTheme="minorHAnsi" w:cstheme="minorHAnsi"/>
          <w:sz w:val="22"/>
          <w:szCs w:val="22"/>
        </w:rPr>
        <w:t>N.B. nrITS1 and nrITS2 did not produce any results.</w:t>
      </w:r>
    </w:p>
    <w:tbl>
      <w:tblPr>
        <w:tblStyle w:val="TableGrid"/>
        <w:tblpPr w:leftFromText="180" w:rightFromText="180" w:vertAnchor="text" w:horzAnchor="page" w:tblpXSpec="center" w:tblpY="83"/>
        <w:tblW w:w="8109" w:type="dxa"/>
        <w:jc w:val="center"/>
        <w:tblLayout w:type="fixed"/>
        <w:tblLook w:val="04A0" w:firstRow="1" w:lastRow="0" w:firstColumn="1" w:lastColumn="0" w:noHBand="0" w:noVBand="1"/>
      </w:tblPr>
      <w:tblGrid>
        <w:gridCol w:w="1915"/>
        <w:gridCol w:w="3325"/>
        <w:gridCol w:w="1134"/>
        <w:gridCol w:w="979"/>
        <w:gridCol w:w="756"/>
      </w:tblGrid>
      <w:tr w:rsidR="00152253" w:rsidRPr="006D4687" w:rsidTr="006218AD">
        <w:trPr>
          <w:trHeight w:val="476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8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Family/order</w:t>
            </w:r>
          </w:p>
        </w:tc>
        <w:tc>
          <w:tcPr>
            <w:tcW w:w="332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Taxon</w:t>
            </w:r>
          </w:p>
        </w:tc>
        <w:tc>
          <w:tcPr>
            <w:tcW w:w="113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Pollen (%)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Macro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2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</w:tr>
      <w:tr w:rsidR="00152253" w:rsidRPr="006D4687" w:rsidTr="006218AD">
        <w:trPr>
          <w:trHeight w:val="323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Phanerogams</w:t>
            </w:r>
          </w:p>
        </w:tc>
        <w:tc>
          <w:tcPr>
            <w:tcW w:w="332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</w:p>
        </w:tc>
        <w:tc>
          <w:tcPr>
            <w:tcW w:w="113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i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2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anthaceae</w:t>
            </w:r>
          </w:p>
        </w:tc>
        <w:tc>
          <w:tcPr>
            <w:tcW w:w="3325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</w:p>
        </w:tc>
        <w:tc>
          <w:tcPr>
            <w:tcW w:w="756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i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yllid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lli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nthemideae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3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7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  <w:lang w:val="nl-NL"/>
              </w:rPr>
              <w:t>Artemisia gmelinii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  <w:lang w:val="nl-NL"/>
              </w:rPr>
              <w:t>Web. ex Stechm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  <w:lang w:val="nl-NL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Cichorioideae (Liguliflora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etul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lnus crisp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Aiton) Pursh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Alnus inc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L.) Moench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etu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ray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raya ros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Bunge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1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Silene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ilene vulgari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-typ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Eric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0B3601">
              <w:rPr>
                <w:rFonts w:asciiTheme="minorHAnsi" w:hAnsiTheme="minorHAnsi" w:cstheme="minorHAnsi"/>
                <w:i/>
                <w:sz w:val="20"/>
                <w:szCs w:val="20"/>
              </w:rPr>
              <w:t>Pyrola grandiflora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</w:t>
            </w:r>
            <w:r w:rsidRPr="000B3601">
              <w:rPr>
                <w:rFonts w:asciiTheme="minorHAnsi" w:hAnsiTheme="minorHAnsi" w:cstheme="minorHAnsi"/>
                <w:sz w:val="20"/>
                <w:szCs w:val="20"/>
              </w:rPr>
              <w:t>Radius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Oxytropis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1.7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Gentian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Gentianel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Juncu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Juncus alpinoarticulat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Chaix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Willd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paver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apaver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lantago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57.1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Bromus pumpellia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cribn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9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tribe Poeae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9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riticeae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9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rsic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. maculos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3.7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Polygon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 acetose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rimul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Androsace septentrionali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indet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(L.) Holub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ubtribe Fragariinae (</w:t>
            </w: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tentil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-type)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4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Potentilla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</w:t>
            </w:r>
          </w:p>
        </w:tc>
        <w:tc>
          <w:tcPr>
            <w:tcW w:w="756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9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 xml:space="preserve">Sanguisorba officinalis 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L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56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91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32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color w:val="000000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color w:val="000000"/>
                <w:sz w:val="20"/>
                <w:szCs w:val="20"/>
              </w:rPr>
              <w:t>Salix</w:t>
            </w:r>
            <w:r w:rsidRPr="006D4687">
              <w:rPr>
                <w:rFonts w:asciiTheme="minorHAnsi" w:hAnsiTheme="minorHAnsi" w:cstheme="minorHAnsi"/>
                <w:color w:val="000000"/>
                <w:sz w:val="20"/>
                <w:szCs w:val="20"/>
              </w:rPr>
              <w:t xml:space="preserve"> sp.</w:t>
            </w:r>
          </w:p>
        </w:tc>
        <w:tc>
          <w:tcPr>
            <w:tcW w:w="1134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56" w:type="dxa"/>
            <w:vAlign w:val="bottom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Default="00152253" w:rsidP="00152253"/>
    <w:p w:rsidR="00152253" w:rsidRDefault="00152253" w:rsidP="00152253">
      <w:pPr>
        <w:spacing w:after="160" w:line="259" w:lineRule="auto"/>
        <w:rPr>
          <w:rFonts w:asciiTheme="majorHAnsi" w:eastAsiaTheme="majorEastAsia" w:hAnsiTheme="majorHAnsi" w:cstheme="majorBidi"/>
          <w:b/>
          <w:sz w:val="28"/>
        </w:rPr>
      </w:pPr>
      <w:r>
        <w:br w:type="page"/>
      </w:r>
    </w:p>
    <w:p w:rsidR="00152253" w:rsidRPr="00D97F86" w:rsidRDefault="00152253" w:rsidP="00152253">
      <w:pPr>
        <w:pStyle w:val="Heading3"/>
      </w:pPr>
      <w:bookmarkStart w:id="27" w:name="_Toc71139841"/>
      <w:bookmarkStart w:id="28" w:name="_Toc75021602"/>
      <w:r>
        <w:t xml:space="preserve">Table S6.10 </w:t>
      </w:r>
      <w:r w:rsidRPr="006D4687">
        <w:t>Abyland mammoth (±32.4kyr)</w:t>
      </w:r>
      <w:bookmarkEnd w:id="27"/>
      <w:bookmarkEnd w:id="28"/>
    </w:p>
    <w:p w:rsidR="00152253" w:rsidRPr="006D4687" w:rsidRDefault="00152253" w:rsidP="00152253">
      <w:pPr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"/>
        <w:tblW w:w="10159" w:type="dxa"/>
        <w:jc w:val="center"/>
        <w:tblLayout w:type="fixed"/>
        <w:tblLook w:val="04A0" w:firstRow="1" w:lastRow="0" w:firstColumn="1" w:lastColumn="0" w:noHBand="0" w:noVBand="1"/>
      </w:tblPr>
      <w:tblGrid>
        <w:gridCol w:w="1899"/>
        <w:gridCol w:w="3435"/>
        <w:gridCol w:w="998"/>
        <w:gridCol w:w="979"/>
        <w:gridCol w:w="810"/>
        <w:gridCol w:w="1046"/>
        <w:gridCol w:w="992"/>
      </w:tblGrid>
      <w:tr w:rsidR="00152253" w:rsidRPr="006D4687" w:rsidTr="006218AD">
        <w:trPr>
          <w:trHeight w:val="536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Family/order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Taxon</w:t>
            </w: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6D4687">
              <w:rPr>
                <w:rFonts w:asciiTheme="minorHAnsi" w:hAnsiTheme="minorHAnsi" w:cstheme="minorHAnsi"/>
                <w:b/>
              </w:rPr>
              <w:t>(%)</w:t>
            </w: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Macro</w:t>
            </w: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0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0"/>
              </w:rPr>
              <w:t xml:space="preserve">L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 xml:space="preserve">nrITS1 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  <w:highlight w:val="yellow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nrITS2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0"/>
                <w:highlight w:val="yellow"/>
              </w:rPr>
            </w:pPr>
            <w:r w:rsidRPr="006D4687">
              <w:rPr>
                <w:rFonts w:asciiTheme="minorHAnsi" w:hAnsiTheme="minorHAnsi" w:cstheme="minorHAnsi"/>
                <w:b/>
                <w:szCs w:val="20"/>
              </w:rPr>
              <w:t>(%)</w:t>
            </w:r>
          </w:p>
        </w:tc>
      </w:tr>
      <w:tr w:rsidR="00152253" w:rsidRPr="006D4687" w:rsidTr="006218AD">
        <w:trPr>
          <w:trHeight w:val="271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Phanerogams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9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97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  <w:highlight w:val="yellow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  <w:highlight w:val="yellow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  <w:highlight w:val="yellow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maranth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pi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Selin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Aster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nthemid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7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rtemisiin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temis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6.7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Artemisia gmelinii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Web. ex Stechm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 scoparia Waldst. &amp; Ki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rn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ster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-type;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enecio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; Tubuliflora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Cardu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duu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Cichorioideae (Liguliflora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ussur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9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Tephrose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Tripleurospermum maritim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W.D.J.Koch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oragin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trich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rtensia panicul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Aiton) G.Don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yosotis alpest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.W.Schmidt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8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helypodi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isymbrium linifoli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Nut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2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5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erastium arvens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erastium maxim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ianth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emogone capillar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Poir.) Fenzl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ile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ilene vulgar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Silen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Lychni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/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iscar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ilene samojedor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Sambuk) Oxelman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bore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igelow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A903F1">
              <w:rPr>
                <w:rFonts w:asciiTheme="minorHAnsi" w:hAnsiTheme="minorHAnsi" w:cstheme="minorHAnsi"/>
                <w:sz w:val="20"/>
                <w:szCs w:val="20"/>
              </w:rPr>
              <w:t>Crassul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A903F1">
              <w:rPr>
                <w:rFonts w:asciiTheme="minorHAnsi" w:hAnsiTheme="minorHAnsi" w:cstheme="minorHAnsi"/>
                <w:i/>
                <w:sz w:val="20"/>
                <w:szCs w:val="20"/>
              </w:rPr>
              <w:t>Rhodiola integrifolia</w:t>
            </w:r>
            <w:r w:rsidRPr="00A903F1">
              <w:rPr>
                <w:rFonts w:asciiTheme="minorHAnsi" w:hAnsiTheme="minorHAnsi" w:cstheme="minorHAnsi"/>
                <w:sz w:val="20"/>
                <w:szCs w:val="20"/>
              </w:rPr>
              <w:t xml:space="preserve"> Raf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nigr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 junc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Fries) Soó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3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duriuscul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.A.Mey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3.0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>Euthyceras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ubgenus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Vignea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stragal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Oxytrop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rifoli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Trifolium repen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Juncus alpinoarticulat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haix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Luzu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nagr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hamaenerion angustifol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Sco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hinanthus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dicula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dicularis verticill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paver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apaver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lantago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lantago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ct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 Lamprosantha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2.0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61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grostidin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opecurus magellanic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am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2.9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8B4793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rom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omus pumpellia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11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eschampsia cespi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P.Beauv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3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 alta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n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2041F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Festuca kolymensis </w:t>
            </w:r>
            <w:r w:rsidRPr="002041F7">
              <w:rPr>
                <w:rFonts w:asciiTheme="minorHAnsi" w:hAnsiTheme="minorHAnsi" w:cstheme="minorHAnsi"/>
                <w:sz w:val="20"/>
                <w:szCs w:val="20"/>
              </w:rPr>
              <w:t>Drobow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ord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Koeleria asia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omin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2.5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Po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3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ritic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5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 w:eastAsia="en-GB"/>
              </w:rPr>
              <w:t xml:space="preserve">Puccinellia </w:t>
            </w:r>
            <w:r>
              <w:rPr>
                <w:rFonts w:asciiTheme="minorHAnsi" w:eastAsia="Times New Roman" w:hAnsiTheme="minorHAnsi" w:cstheme="minorHAnsi"/>
                <w:i/>
                <w:sz w:val="20"/>
                <w:szCs w:val="20"/>
                <w:lang w:val="en-GB" w:eastAsia="en-GB"/>
              </w:rPr>
              <w:t>tenuiflora/vahliana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4.3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tamogeton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ucken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ersic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.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maculos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astrum narcissifl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olub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0.3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paten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49.6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30.9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  <w:t>70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eastAsia="Times New Roman" w:hAnsiTheme="minorHAnsi" w:cstheme="minorHAnsi"/>
                <w:sz w:val="20"/>
                <w:szCs w:val="20"/>
                <w:lang w:val="en-GB" w:eastAsia="en-GB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Thalict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Fragariin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tenti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4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Rosoidea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nguisorba officin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ubi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Rubi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Gal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li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0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4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ection Mesogyne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0"/>
              </w:rPr>
              <w:t>Cryptogams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0"/>
              </w:rPr>
            </w:pPr>
            <w:r w:rsidRPr="007747C7">
              <w:rPr>
                <w:rFonts w:asciiTheme="minorHAnsi" w:hAnsiTheme="minorHAnsi" w:cstheme="minorHAnsi"/>
                <w:b/>
                <w:sz w:val="20"/>
                <w:szCs w:val="20"/>
              </w:rPr>
              <w:t>Bryophyta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ttiaceae</w:t>
            </w: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arbula unguicul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w.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99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4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dymodon icmadophil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Müll.Hal.) K.Saito</w:t>
            </w:r>
          </w:p>
        </w:tc>
        <w:tc>
          <w:tcPr>
            <w:tcW w:w="998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79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10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104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992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Pr="006D4687" w:rsidRDefault="00152253" w:rsidP="00152253">
      <w:pPr>
        <w:rPr>
          <w:rStyle w:val="Strong"/>
          <w:rFonts w:asciiTheme="minorHAnsi" w:hAnsiTheme="minorHAnsi" w:cstheme="minorHAnsi"/>
          <w:b w:val="0"/>
        </w:rPr>
      </w:pPr>
    </w:p>
    <w:p w:rsidR="00152253" w:rsidRPr="006D4687" w:rsidRDefault="00152253" w:rsidP="00152253">
      <w:pPr>
        <w:spacing w:after="160" w:line="259" w:lineRule="auto"/>
        <w:rPr>
          <w:rStyle w:val="Strong"/>
          <w:rFonts w:asciiTheme="minorHAnsi" w:hAnsiTheme="minorHAnsi" w:cstheme="minorHAnsi"/>
          <w:b w:val="0"/>
        </w:rPr>
      </w:pPr>
      <w:r w:rsidRPr="006D4687">
        <w:rPr>
          <w:rStyle w:val="Strong"/>
          <w:rFonts w:asciiTheme="minorHAnsi" w:hAnsiTheme="minorHAnsi" w:cstheme="minorHAnsi"/>
        </w:rPr>
        <w:br w:type="page"/>
      </w:r>
    </w:p>
    <w:p w:rsidR="00152253" w:rsidRPr="006D4687" w:rsidRDefault="00152253" w:rsidP="00152253">
      <w:pPr>
        <w:pStyle w:val="Heading3"/>
      </w:pPr>
      <w:bookmarkStart w:id="29" w:name="_Toc71139842"/>
      <w:bookmarkStart w:id="30" w:name="_Toc75021603"/>
      <w:r>
        <w:t xml:space="preserve">Table S6.11 </w:t>
      </w:r>
      <w:r w:rsidRPr="006D4687">
        <w:t>Maly Lyakhovsky mammoth (±32.7kyr)</w:t>
      </w:r>
      <w:bookmarkEnd w:id="29"/>
      <w:bookmarkEnd w:id="30"/>
    </w:p>
    <w:p w:rsidR="00152253" w:rsidRPr="006D4687" w:rsidRDefault="00152253" w:rsidP="00152253">
      <w:pPr>
        <w:jc w:val="both"/>
        <w:rPr>
          <w:rFonts w:asciiTheme="minorHAnsi" w:hAnsiTheme="minorHAnsi" w:cstheme="minorHAnsi"/>
          <w:sz w:val="22"/>
          <w:szCs w:val="22"/>
        </w:rPr>
      </w:pPr>
    </w:p>
    <w:tbl>
      <w:tblPr>
        <w:tblStyle w:val="TableGrid"/>
        <w:tblW w:w="9839" w:type="dxa"/>
        <w:jc w:val="center"/>
        <w:tblLook w:val="04A0" w:firstRow="1" w:lastRow="0" w:firstColumn="1" w:lastColumn="0" w:noHBand="0" w:noVBand="1"/>
      </w:tblPr>
      <w:tblGrid>
        <w:gridCol w:w="1835"/>
        <w:gridCol w:w="3558"/>
        <w:gridCol w:w="1176"/>
        <w:gridCol w:w="860"/>
        <w:gridCol w:w="714"/>
        <w:gridCol w:w="848"/>
        <w:gridCol w:w="848"/>
      </w:tblGrid>
      <w:tr w:rsidR="00152253" w:rsidRPr="006D4687" w:rsidTr="006218AD">
        <w:trPr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Family/order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Taxon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Pollen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86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Macro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i/>
                <w:szCs w:val="22"/>
              </w:rPr>
              <w:t>trn</w:t>
            </w:r>
            <w:r w:rsidRPr="006D4687">
              <w:rPr>
                <w:rFonts w:asciiTheme="minorHAnsi" w:hAnsiTheme="minorHAnsi" w:cstheme="minorHAnsi"/>
                <w:b/>
                <w:szCs w:val="22"/>
              </w:rPr>
              <w:t>L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nrITS1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nrITS2</w:t>
            </w:r>
          </w:p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Cs w:val="22"/>
              </w:rPr>
              <w:t>(%)</w:t>
            </w:r>
          </w:p>
        </w:tc>
      </w:tr>
      <w:tr w:rsidR="00152253" w:rsidRPr="006D4687" w:rsidTr="006218AD">
        <w:trPr>
          <w:trHeight w:val="7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Phanerogams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60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Ap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Oenanthe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Aster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temisi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tribe Artemisiin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Asteroideae (Tubuliflorae)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Cichorioideae (Liguliflorae)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Gnaphalie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aussure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rassic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abidopsis lyr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O'Kane &amp; Al-Shehbaz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utrema edwards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aryophyll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6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9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tellaria boreal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Bigelow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ellaria longifoli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uhl. ex Willd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rassul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hodiola rose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yper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r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rex nigra 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sp.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 junce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Fries) Soó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Eriophor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2.9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7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Eriophorum angustifoli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onck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3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Fab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Oxytropis deflex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C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Junc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biglum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3325E2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Juncus oxymeris </w:t>
            </w:r>
            <w:r w:rsidRPr="003325E2">
              <w:rPr>
                <w:rFonts w:asciiTheme="minorHAnsi" w:hAnsiTheme="minorHAnsi" w:cstheme="minorHAnsi"/>
                <w:sz w:val="20"/>
                <w:szCs w:val="20"/>
              </w:rPr>
              <w:t>Engelm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Menyanth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enyanthes trifoliat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Orobanch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cf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. Pedicula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edicularis sudet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Willd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6.9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+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Agrostidin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Trin.) Andersson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5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rctophila fulva/Dupontia fisheri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1.5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lopecurus magellanic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am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8.7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8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F22725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rom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Bromus pumpellian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3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upontia fisher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9.5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5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eschampsia cespi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P.Beauv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2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21.6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Festuca altaic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n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ord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leuropogon sabine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.Br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Poe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40.6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tribe Triticea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uccinell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uccinellia vahlian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cribn. &amp; Merr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6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apaver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apaver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5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Pinaceae</w:t>
            </w:r>
          </w:p>
        </w:tc>
        <w:tc>
          <w:tcPr>
            <w:tcW w:w="3558" w:type="dxa"/>
          </w:tcPr>
          <w:p w:rsidR="00152253" w:rsidRPr="00E30966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inus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DE0840">
              <w:rPr>
                <w:rFonts w:asciiTheme="minorHAnsi" w:hAnsiTheme="minorHAnsi" w:cstheme="minorHAnsi"/>
                <w:sz w:val="20"/>
                <w:szCs w:val="20"/>
              </w:rPr>
              <w:t>Plantaginaceae</w:t>
            </w:r>
          </w:p>
        </w:tc>
        <w:tc>
          <w:tcPr>
            <w:tcW w:w="3558" w:type="dxa"/>
          </w:tcPr>
          <w:p w:rsidR="00152253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DE0840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Hippuris </w:t>
            </w:r>
            <w:r w:rsidRPr="00DE0840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emon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emoni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Polygon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ubfamily Polygonoideae (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umex acetosella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-type)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3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umex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anuncul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Anemonastrum narcissiflor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L.) Holub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Anemone paten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4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altha palustri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4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7.0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Comarum palustre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Ranunculus pedatifidus var. affini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R.Br.) L.D.Benson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Ros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Ge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Potentill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lic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.0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1B71EC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lix </w:t>
            </w:r>
            <w:r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axifrag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Micranthe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1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xifraga sibiric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L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8.1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Saxifrag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sect. </w:t>
            </w:r>
            <w:r w:rsidRPr="003E0125">
              <w:rPr>
                <w:rFonts w:asciiTheme="minorHAnsi" w:hAnsiTheme="minorHAnsi" w:cstheme="minorHAnsi"/>
                <w:i/>
                <w:sz w:val="20"/>
                <w:szCs w:val="20"/>
              </w:rPr>
              <w:t>Mesogyne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0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143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b/>
                <w:sz w:val="22"/>
                <w:szCs w:val="22"/>
              </w:rPr>
              <w:t>Cryptogams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41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Bryophyta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41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Amblysteg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ampylium stellat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 xml:space="preserve"> (cf. var. </w:t>
            </w: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stellatum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)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C.E.O.Jensen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ratoneuron filic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Spruce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repanocladus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41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repanocladus sordid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Müll. Hal.) Hedenäs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0.2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2</w:t>
            </w: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Warnstorfia sarmentos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edenäs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Bartram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hilonotis cf. arnell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Husn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Bry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Bry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  <w:lang w:val="nl-NL"/>
              </w:rPr>
              <w:t>Pohlia cf. nutans</w:t>
            </w:r>
            <w:r w:rsidRPr="006D4687">
              <w:rPr>
                <w:rFonts w:asciiTheme="minorHAnsi" w:hAnsiTheme="minorHAnsi" w:cstheme="minorHAnsi"/>
                <w:lang w:val="nl-NL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  <w:lang w:val="nl-NL"/>
              </w:rPr>
              <w:t>(Hedw.) H. Lindb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  <w:lang w:val="nl-NL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Dicran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um bonjeanii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De Not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cranoweisia cf. cirrata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Lindb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Distich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Distichium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Funar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Funar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2.8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Hypnales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indet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Mn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Cinclidium stygi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w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val="241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Polytrich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Polytrichastrum alpinum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Hedw.) G.L. Sm.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33.4</w:t>
            </w:r>
          </w:p>
        </w:tc>
      </w:tr>
      <w:tr w:rsidR="00152253" w:rsidRPr="006D4687" w:rsidTr="006218AD">
        <w:trPr>
          <w:trHeight w:val="241"/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Pott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>Didymodon icmadophilus</w:t>
            </w:r>
            <w:r w:rsidRPr="006D4687">
              <w:rPr>
                <w:rFonts w:asciiTheme="minorHAnsi" w:hAnsiTheme="minorHAnsi" w:cstheme="minorHAnsi"/>
              </w:rPr>
              <w:t xml:space="preserve">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(Müll.Hal.) K.Saito</w:t>
            </w:r>
          </w:p>
        </w:tc>
        <w:tc>
          <w:tcPr>
            <w:tcW w:w="1176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1.9</w:t>
            </w: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jc w:val="center"/>
        </w:trPr>
        <w:tc>
          <w:tcPr>
            <w:tcW w:w="1835" w:type="dxa"/>
            <w:vAlign w:val="bottom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b/>
                <w:sz w:val="20"/>
                <w:szCs w:val="22"/>
              </w:rPr>
              <w:t>Liverwort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  <w:tr w:rsidR="00152253" w:rsidRPr="006D4687" w:rsidTr="006218AD">
        <w:trPr>
          <w:trHeight w:hRule="exact" w:val="227"/>
          <w:jc w:val="center"/>
        </w:trPr>
        <w:tc>
          <w:tcPr>
            <w:tcW w:w="1835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b/>
                <w:sz w:val="20"/>
                <w:szCs w:val="22"/>
              </w:rPr>
            </w:pPr>
            <w:r w:rsidRPr="006D4687">
              <w:rPr>
                <w:rFonts w:asciiTheme="minorHAnsi" w:hAnsiTheme="minorHAnsi" w:cstheme="minorHAnsi"/>
                <w:sz w:val="20"/>
                <w:szCs w:val="22"/>
              </w:rPr>
              <w:t>Ricciaceae</w:t>
            </w:r>
          </w:p>
        </w:tc>
        <w:tc>
          <w:tcPr>
            <w:tcW w:w="3558" w:type="dxa"/>
          </w:tcPr>
          <w:p w:rsidR="00152253" w:rsidRPr="006D4687" w:rsidRDefault="00152253" w:rsidP="006218AD">
            <w:pPr>
              <w:rPr>
                <w:rFonts w:asciiTheme="minorHAnsi" w:hAnsiTheme="minorHAnsi" w:cstheme="minorHAnsi"/>
                <w:i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i/>
                <w:sz w:val="20"/>
                <w:szCs w:val="20"/>
              </w:rPr>
              <w:t xml:space="preserve">Riccia </w:t>
            </w: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sp.</w:t>
            </w:r>
          </w:p>
        </w:tc>
        <w:tc>
          <w:tcPr>
            <w:tcW w:w="1176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  <w:r w:rsidRPr="006D4687">
              <w:rPr>
                <w:rFonts w:asciiTheme="minorHAnsi" w:hAnsiTheme="minorHAnsi" w:cstheme="minorHAnsi"/>
                <w:sz w:val="20"/>
                <w:szCs w:val="20"/>
              </w:rPr>
              <w:t>+</w:t>
            </w:r>
          </w:p>
        </w:tc>
        <w:tc>
          <w:tcPr>
            <w:tcW w:w="860" w:type="dxa"/>
            <w:vAlign w:val="center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714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848" w:type="dxa"/>
          </w:tcPr>
          <w:p w:rsidR="00152253" w:rsidRPr="006D4687" w:rsidRDefault="00152253" w:rsidP="006218AD">
            <w:pPr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:rsidR="00152253" w:rsidRPr="006D4687" w:rsidRDefault="00152253" w:rsidP="00152253">
      <w:pPr>
        <w:rPr>
          <w:rFonts w:asciiTheme="minorHAnsi" w:hAnsiTheme="minorHAnsi" w:cstheme="minorHAnsi"/>
          <w:b/>
          <w:sz w:val="28"/>
          <w:szCs w:val="22"/>
          <w:lang w:val="en-GB"/>
        </w:rPr>
      </w:pPr>
    </w:p>
    <w:p w:rsidR="00F34392" w:rsidRDefault="00F34392" w:rsidP="002D6CC4">
      <w:pPr>
        <w:spacing w:after="160" w:line="259" w:lineRule="auto"/>
      </w:pPr>
    </w:p>
    <w:sectPr w:rsidR="00F34392" w:rsidSect="00264098">
      <w:footerReference w:type="default" r:id="rId8"/>
      <w:pgSz w:w="11906" w:h="16838"/>
      <w:pgMar w:top="1417" w:right="1417" w:bottom="1417" w:left="141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0788F" w:rsidRDefault="00F0788F" w:rsidP="0026600B">
      <w:r>
        <w:separator/>
      </w:r>
    </w:p>
  </w:endnote>
  <w:endnote w:type="continuationSeparator" w:id="0">
    <w:p w:rsidR="00F0788F" w:rsidRDefault="00F0788F" w:rsidP="002660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Lohit Hindi"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218AD" w:rsidRDefault="006218AD">
    <w:pPr>
      <w:pStyle w:val="Footer"/>
      <w:jc w:val="right"/>
    </w:pPr>
  </w:p>
  <w:p w:rsidR="006218AD" w:rsidRDefault="006218A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11455473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64098" w:rsidRDefault="0026409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64098" w:rsidRDefault="0026409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0788F" w:rsidRDefault="00F0788F" w:rsidP="0026600B">
      <w:r>
        <w:separator/>
      </w:r>
    </w:p>
  </w:footnote>
  <w:footnote w:type="continuationSeparator" w:id="0">
    <w:p w:rsidR="00F0788F" w:rsidRDefault="00F0788F" w:rsidP="0026600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F45E59"/>
    <w:multiLevelType w:val="hybridMultilevel"/>
    <w:tmpl w:val="7C50A5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B03242F"/>
    <w:multiLevelType w:val="hybridMultilevel"/>
    <w:tmpl w:val="71346ABC"/>
    <w:lvl w:ilvl="0" w:tplc="39D63012">
      <w:start w:val="4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HAns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754606"/>
    <w:multiLevelType w:val="hybridMultilevel"/>
    <w:tmpl w:val="1806E88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4A474E"/>
    <w:multiLevelType w:val="hybridMultilevel"/>
    <w:tmpl w:val="6C929D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C42838"/>
    <w:multiLevelType w:val="hybridMultilevel"/>
    <w:tmpl w:val="4F9471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4D91577"/>
    <w:multiLevelType w:val="hybridMultilevel"/>
    <w:tmpl w:val="451C928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1"/>
  </w:num>
  <w:num w:numId="5">
    <w:abstractNumId w:val="2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C7646"/>
    <w:rsid w:val="00010203"/>
    <w:rsid w:val="0002308B"/>
    <w:rsid w:val="000369E7"/>
    <w:rsid w:val="00041130"/>
    <w:rsid w:val="00062747"/>
    <w:rsid w:val="00067C25"/>
    <w:rsid w:val="00067CF9"/>
    <w:rsid w:val="000709B8"/>
    <w:rsid w:val="00096275"/>
    <w:rsid w:val="000C4835"/>
    <w:rsid w:val="000D18FA"/>
    <w:rsid w:val="000F0271"/>
    <w:rsid w:val="000F1542"/>
    <w:rsid w:val="000F6AE2"/>
    <w:rsid w:val="00110B61"/>
    <w:rsid w:val="00124883"/>
    <w:rsid w:val="001505F7"/>
    <w:rsid w:val="00152253"/>
    <w:rsid w:val="001631FB"/>
    <w:rsid w:val="0016397D"/>
    <w:rsid w:val="00171680"/>
    <w:rsid w:val="001975AC"/>
    <w:rsid w:val="001A4C8A"/>
    <w:rsid w:val="001A5807"/>
    <w:rsid w:val="001A6BED"/>
    <w:rsid w:val="001C3984"/>
    <w:rsid w:val="001C5AAA"/>
    <w:rsid w:val="001D42C3"/>
    <w:rsid w:val="00201F2B"/>
    <w:rsid w:val="00204817"/>
    <w:rsid w:val="002078C0"/>
    <w:rsid w:val="00211413"/>
    <w:rsid w:val="00222E6B"/>
    <w:rsid w:val="00222EF8"/>
    <w:rsid w:val="00224817"/>
    <w:rsid w:val="0023109D"/>
    <w:rsid w:val="002314B8"/>
    <w:rsid w:val="002440A5"/>
    <w:rsid w:val="00264098"/>
    <w:rsid w:val="0026600B"/>
    <w:rsid w:val="00285228"/>
    <w:rsid w:val="00287075"/>
    <w:rsid w:val="002D0B90"/>
    <w:rsid w:val="002D24EA"/>
    <w:rsid w:val="002D6CC4"/>
    <w:rsid w:val="002D7509"/>
    <w:rsid w:val="002E3136"/>
    <w:rsid w:val="003042A8"/>
    <w:rsid w:val="00310DB7"/>
    <w:rsid w:val="0031234A"/>
    <w:rsid w:val="0032005A"/>
    <w:rsid w:val="003411A8"/>
    <w:rsid w:val="003541F0"/>
    <w:rsid w:val="0036359E"/>
    <w:rsid w:val="00384AB7"/>
    <w:rsid w:val="00385A7E"/>
    <w:rsid w:val="003926C2"/>
    <w:rsid w:val="003A3710"/>
    <w:rsid w:val="003A6EE6"/>
    <w:rsid w:val="003B404E"/>
    <w:rsid w:val="003B49D4"/>
    <w:rsid w:val="003C4252"/>
    <w:rsid w:val="003C7017"/>
    <w:rsid w:val="003C7646"/>
    <w:rsid w:val="003E4591"/>
    <w:rsid w:val="003E5A70"/>
    <w:rsid w:val="003F63F7"/>
    <w:rsid w:val="003F7526"/>
    <w:rsid w:val="00402F61"/>
    <w:rsid w:val="00413A17"/>
    <w:rsid w:val="00413B42"/>
    <w:rsid w:val="00415057"/>
    <w:rsid w:val="0041676D"/>
    <w:rsid w:val="0042077C"/>
    <w:rsid w:val="00434CAA"/>
    <w:rsid w:val="00445D71"/>
    <w:rsid w:val="00445E3D"/>
    <w:rsid w:val="00451EE1"/>
    <w:rsid w:val="00454A89"/>
    <w:rsid w:val="004720DE"/>
    <w:rsid w:val="00472A62"/>
    <w:rsid w:val="004B0A87"/>
    <w:rsid w:val="004B46CF"/>
    <w:rsid w:val="004C3FC8"/>
    <w:rsid w:val="004C6F91"/>
    <w:rsid w:val="004F342E"/>
    <w:rsid w:val="004F75BC"/>
    <w:rsid w:val="0050415C"/>
    <w:rsid w:val="00504BF0"/>
    <w:rsid w:val="00530B3C"/>
    <w:rsid w:val="00544855"/>
    <w:rsid w:val="00550CA1"/>
    <w:rsid w:val="005559F0"/>
    <w:rsid w:val="00562C89"/>
    <w:rsid w:val="00572F58"/>
    <w:rsid w:val="00573F1D"/>
    <w:rsid w:val="005743CD"/>
    <w:rsid w:val="005743EE"/>
    <w:rsid w:val="00577648"/>
    <w:rsid w:val="00583E41"/>
    <w:rsid w:val="00584544"/>
    <w:rsid w:val="00596DD6"/>
    <w:rsid w:val="005F49BE"/>
    <w:rsid w:val="005F5F04"/>
    <w:rsid w:val="005F718D"/>
    <w:rsid w:val="006217AD"/>
    <w:rsid w:val="006218AD"/>
    <w:rsid w:val="0062288A"/>
    <w:rsid w:val="00622E8D"/>
    <w:rsid w:val="00656350"/>
    <w:rsid w:val="006747A8"/>
    <w:rsid w:val="00675EBA"/>
    <w:rsid w:val="00683FA8"/>
    <w:rsid w:val="006874B5"/>
    <w:rsid w:val="006A3444"/>
    <w:rsid w:val="006C4EDC"/>
    <w:rsid w:val="006E0A9D"/>
    <w:rsid w:val="006E245F"/>
    <w:rsid w:val="00707030"/>
    <w:rsid w:val="00735316"/>
    <w:rsid w:val="00747806"/>
    <w:rsid w:val="00755726"/>
    <w:rsid w:val="00772910"/>
    <w:rsid w:val="007A2E81"/>
    <w:rsid w:val="007C2F8A"/>
    <w:rsid w:val="007D107A"/>
    <w:rsid w:val="007F47B5"/>
    <w:rsid w:val="00821119"/>
    <w:rsid w:val="008333F9"/>
    <w:rsid w:val="00840EA5"/>
    <w:rsid w:val="0084267F"/>
    <w:rsid w:val="008426AD"/>
    <w:rsid w:val="00846B99"/>
    <w:rsid w:val="00847636"/>
    <w:rsid w:val="00847F80"/>
    <w:rsid w:val="0085784A"/>
    <w:rsid w:val="0086300D"/>
    <w:rsid w:val="00882E11"/>
    <w:rsid w:val="008A1663"/>
    <w:rsid w:val="008A1E74"/>
    <w:rsid w:val="008B2528"/>
    <w:rsid w:val="008C7D02"/>
    <w:rsid w:val="008D1B22"/>
    <w:rsid w:val="008E5792"/>
    <w:rsid w:val="008E668D"/>
    <w:rsid w:val="008E6748"/>
    <w:rsid w:val="008E67D1"/>
    <w:rsid w:val="008F09D3"/>
    <w:rsid w:val="008F1B10"/>
    <w:rsid w:val="008F3CC4"/>
    <w:rsid w:val="00904FA2"/>
    <w:rsid w:val="00913235"/>
    <w:rsid w:val="0091639A"/>
    <w:rsid w:val="009272DA"/>
    <w:rsid w:val="009354D1"/>
    <w:rsid w:val="00937F76"/>
    <w:rsid w:val="00953127"/>
    <w:rsid w:val="009547F2"/>
    <w:rsid w:val="00987F99"/>
    <w:rsid w:val="009C5B96"/>
    <w:rsid w:val="009E2057"/>
    <w:rsid w:val="00A04F49"/>
    <w:rsid w:val="00A17865"/>
    <w:rsid w:val="00A2022A"/>
    <w:rsid w:val="00A21C39"/>
    <w:rsid w:val="00A26A24"/>
    <w:rsid w:val="00A37565"/>
    <w:rsid w:val="00A64775"/>
    <w:rsid w:val="00A77744"/>
    <w:rsid w:val="00A846E7"/>
    <w:rsid w:val="00A96ACE"/>
    <w:rsid w:val="00AA119C"/>
    <w:rsid w:val="00AA54B5"/>
    <w:rsid w:val="00AA6DF7"/>
    <w:rsid w:val="00AB24AB"/>
    <w:rsid w:val="00AE3D34"/>
    <w:rsid w:val="00B00DA8"/>
    <w:rsid w:val="00B07784"/>
    <w:rsid w:val="00B07CFA"/>
    <w:rsid w:val="00B276F7"/>
    <w:rsid w:val="00B27BAF"/>
    <w:rsid w:val="00B3055F"/>
    <w:rsid w:val="00B3207D"/>
    <w:rsid w:val="00B4075B"/>
    <w:rsid w:val="00B4158B"/>
    <w:rsid w:val="00B41C92"/>
    <w:rsid w:val="00B50C81"/>
    <w:rsid w:val="00B541F5"/>
    <w:rsid w:val="00B60521"/>
    <w:rsid w:val="00B671A9"/>
    <w:rsid w:val="00B955D8"/>
    <w:rsid w:val="00BA707D"/>
    <w:rsid w:val="00BB32DC"/>
    <w:rsid w:val="00BC47C0"/>
    <w:rsid w:val="00C01180"/>
    <w:rsid w:val="00C031F7"/>
    <w:rsid w:val="00C14485"/>
    <w:rsid w:val="00C15262"/>
    <w:rsid w:val="00C1781C"/>
    <w:rsid w:val="00C31929"/>
    <w:rsid w:val="00C35FBD"/>
    <w:rsid w:val="00C36876"/>
    <w:rsid w:val="00C538A1"/>
    <w:rsid w:val="00C55B6A"/>
    <w:rsid w:val="00C716DE"/>
    <w:rsid w:val="00C7470A"/>
    <w:rsid w:val="00C74C70"/>
    <w:rsid w:val="00C75A4D"/>
    <w:rsid w:val="00C810AF"/>
    <w:rsid w:val="00C837B5"/>
    <w:rsid w:val="00C94879"/>
    <w:rsid w:val="00CB6B19"/>
    <w:rsid w:val="00CC3440"/>
    <w:rsid w:val="00CD3201"/>
    <w:rsid w:val="00CE0B47"/>
    <w:rsid w:val="00CE741D"/>
    <w:rsid w:val="00CF51E0"/>
    <w:rsid w:val="00D04E9F"/>
    <w:rsid w:val="00D06E37"/>
    <w:rsid w:val="00D10197"/>
    <w:rsid w:val="00D22226"/>
    <w:rsid w:val="00D22267"/>
    <w:rsid w:val="00D227A9"/>
    <w:rsid w:val="00D23B8D"/>
    <w:rsid w:val="00D30F97"/>
    <w:rsid w:val="00D5605A"/>
    <w:rsid w:val="00D8611C"/>
    <w:rsid w:val="00D87120"/>
    <w:rsid w:val="00DA27BD"/>
    <w:rsid w:val="00DA5D0C"/>
    <w:rsid w:val="00DB1732"/>
    <w:rsid w:val="00DB7E40"/>
    <w:rsid w:val="00DD4917"/>
    <w:rsid w:val="00DE5103"/>
    <w:rsid w:val="00DF73DD"/>
    <w:rsid w:val="00E142EF"/>
    <w:rsid w:val="00E1673F"/>
    <w:rsid w:val="00E1728C"/>
    <w:rsid w:val="00E20E84"/>
    <w:rsid w:val="00E24BA6"/>
    <w:rsid w:val="00E3647C"/>
    <w:rsid w:val="00E54B5A"/>
    <w:rsid w:val="00E57ED5"/>
    <w:rsid w:val="00E61317"/>
    <w:rsid w:val="00E64398"/>
    <w:rsid w:val="00E646CD"/>
    <w:rsid w:val="00E726B2"/>
    <w:rsid w:val="00E72FC2"/>
    <w:rsid w:val="00E92CC3"/>
    <w:rsid w:val="00E96BF2"/>
    <w:rsid w:val="00EA0581"/>
    <w:rsid w:val="00EB2506"/>
    <w:rsid w:val="00ED51C7"/>
    <w:rsid w:val="00EE389A"/>
    <w:rsid w:val="00EE44FD"/>
    <w:rsid w:val="00EF7F46"/>
    <w:rsid w:val="00F0788F"/>
    <w:rsid w:val="00F241FC"/>
    <w:rsid w:val="00F25C5E"/>
    <w:rsid w:val="00F31945"/>
    <w:rsid w:val="00F34292"/>
    <w:rsid w:val="00F34392"/>
    <w:rsid w:val="00F4317B"/>
    <w:rsid w:val="00F5043D"/>
    <w:rsid w:val="00F622D8"/>
    <w:rsid w:val="00F6524F"/>
    <w:rsid w:val="00F715AD"/>
    <w:rsid w:val="00F72DBF"/>
    <w:rsid w:val="00F774CB"/>
    <w:rsid w:val="00F80BA3"/>
    <w:rsid w:val="00F81423"/>
    <w:rsid w:val="00F90BC4"/>
    <w:rsid w:val="00F95991"/>
    <w:rsid w:val="00FB149B"/>
    <w:rsid w:val="00FB1BD8"/>
    <w:rsid w:val="00FC5319"/>
    <w:rsid w:val="00FC66DF"/>
    <w:rsid w:val="00FC6720"/>
    <w:rsid w:val="00FD4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096D177-FE32-486B-9F9C-AA46DB2756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C7646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C764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764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5225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5225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C7646"/>
    <w:rPr>
      <w:rFonts w:asciiTheme="majorHAnsi" w:eastAsiaTheme="majorEastAsia" w:hAnsiTheme="majorHAnsi" w:cstheme="majorBidi"/>
      <w:b/>
      <w:sz w:val="32"/>
      <w:szCs w:val="26"/>
      <w:lang w:val="en-US"/>
    </w:rPr>
  </w:style>
  <w:style w:type="table" w:styleId="TableGrid">
    <w:name w:val="Table Grid"/>
    <w:basedOn w:val="TableNormal"/>
    <w:uiPriority w:val="59"/>
    <w:rsid w:val="003C7646"/>
    <w:pPr>
      <w:spacing w:after="0" w:line="240" w:lineRule="auto"/>
    </w:pPr>
    <w:rPr>
      <w:rFonts w:ascii="Times New Roman" w:eastAsiaTheme="minorEastAsia" w:hAnsi="Times New Roman" w:cs="Times New Roman"/>
      <w:sz w:val="20"/>
      <w:szCs w:val="20"/>
      <w:lang w:val="en-US"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3C7646"/>
    <w:pPr>
      <w:spacing w:after="0" w:line="240" w:lineRule="auto"/>
    </w:pPr>
    <w:rPr>
      <w:rFonts w:ascii="Times New Roman" w:eastAsiaTheme="minorEastAsia" w:hAnsi="Times New Roman" w:cs="Times New Roman"/>
      <w:sz w:val="24"/>
      <w:szCs w:val="24"/>
      <w:lang w:val="en-US"/>
    </w:rPr>
  </w:style>
  <w:style w:type="paragraph" w:customStyle="1" w:styleId="Compact">
    <w:name w:val="Compact"/>
    <w:basedOn w:val="BodyText"/>
    <w:qFormat/>
    <w:rsid w:val="003C7646"/>
    <w:pPr>
      <w:spacing w:before="36" w:after="36"/>
    </w:pPr>
    <w:rPr>
      <w:rFonts w:ascii="Calibri" w:eastAsiaTheme="minorHAnsi" w:hAnsi="Calibri" w:cstheme="minorBidi"/>
      <w:sz w:val="20"/>
    </w:rPr>
  </w:style>
  <w:style w:type="paragraph" w:styleId="BodyText">
    <w:name w:val="Body Text"/>
    <w:basedOn w:val="Normal"/>
    <w:link w:val="BodyTextChar"/>
    <w:uiPriority w:val="99"/>
    <w:unhideWhenUsed/>
    <w:rsid w:val="003C764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3C7646"/>
    <w:rPr>
      <w:rFonts w:ascii="Times New Roman" w:eastAsiaTheme="minorEastAsia" w:hAnsi="Times New Roman" w:cs="Times New Roman"/>
      <w:sz w:val="24"/>
      <w:szCs w:val="24"/>
      <w:lang w:val="en-US"/>
    </w:rPr>
  </w:style>
  <w:style w:type="table" w:styleId="GridTable4-Accent3">
    <w:name w:val="Grid Table 4 Accent 3"/>
    <w:basedOn w:val="TableNormal"/>
    <w:uiPriority w:val="49"/>
    <w:rsid w:val="003C764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Caption">
    <w:name w:val="caption"/>
    <w:basedOn w:val="Normal"/>
    <w:uiPriority w:val="99"/>
    <w:qFormat/>
    <w:rsid w:val="003C7646"/>
    <w:pPr>
      <w:widowControl w:val="0"/>
      <w:suppressLineNumbers/>
      <w:suppressAutoHyphens/>
      <w:autoSpaceDE w:val="0"/>
      <w:spacing w:before="120" w:after="120"/>
      <w:jc w:val="both"/>
    </w:pPr>
    <w:rPr>
      <w:rFonts w:ascii="Calibri" w:eastAsia="Times New Roman" w:hAnsi="Calibri" w:cs="Lohit Hindi"/>
      <w:i/>
      <w:iCs/>
      <w:lang w:eastAsia="zh-CN"/>
    </w:rPr>
  </w:style>
  <w:style w:type="character" w:customStyle="1" w:styleId="Heading1Char">
    <w:name w:val="Heading 1 Char"/>
    <w:basedOn w:val="DefaultParagraphFont"/>
    <w:link w:val="Heading1"/>
    <w:uiPriority w:val="9"/>
    <w:rsid w:val="003C764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3C7646"/>
    <w:pPr>
      <w:spacing w:line="259" w:lineRule="auto"/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3C7646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3C7646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3C7646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6600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6600B"/>
    <w:rPr>
      <w:rFonts w:ascii="Times New Roman" w:eastAsiaTheme="minorEastAsia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26600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6600B"/>
    <w:rPr>
      <w:rFonts w:ascii="Times New Roman" w:eastAsiaTheme="minorEastAsia" w:hAnsi="Times New Roman" w:cs="Times New Roman"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52253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152253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522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225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2253"/>
    <w:rPr>
      <w:rFonts w:ascii="Times New Roman" w:eastAsiaTheme="minorEastAsia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22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2253"/>
    <w:rPr>
      <w:rFonts w:ascii="Times New Roman" w:eastAsiaTheme="minorEastAsia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225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2253"/>
    <w:rPr>
      <w:rFonts w:ascii="Segoe UI" w:eastAsiaTheme="minorEastAsia" w:hAnsi="Segoe UI" w:cs="Segoe UI"/>
      <w:sz w:val="18"/>
      <w:szCs w:val="1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152253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52253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152253"/>
    <w:pPr>
      <w:numPr>
        <w:ilvl w:val="1"/>
      </w:numPr>
      <w:spacing w:after="160"/>
    </w:pPr>
    <w:rPr>
      <w:rFonts w:asciiTheme="minorHAnsi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152253"/>
    <w:rPr>
      <w:rFonts w:eastAsiaTheme="minorEastAsia"/>
      <w:color w:val="5A5A5A" w:themeColor="text1" w:themeTint="A5"/>
      <w:spacing w:val="15"/>
      <w:lang w:val="en-US"/>
    </w:rPr>
  </w:style>
  <w:style w:type="character" w:styleId="Emphasis">
    <w:name w:val="Emphasis"/>
    <w:basedOn w:val="DefaultParagraphFont"/>
    <w:uiPriority w:val="20"/>
    <w:qFormat/>
    <w:rsid w:val="00152253"/>
    <w:rPr>
      <w:i/>
      <w:iCs/>
    </w:rPr>
  </w:style>
  <w:style w:type="character" w:styleId="SubtleEmphasis">
    <w:name w:val="Subtle Emphasis"/>
    <w:basedOn w:val="DefaultParagraphFont"/>
    <w:uiPriority w:val="19"/>
    <w:qFormat/>
    <w:rsid w:val="00152253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152253"/>
    <w:rPr>
      <w:i/>
      <w:iCs/>
      <w:color w:val="5B9BD5" w:themeColor="accent1"/>
    </w:rPr>
  </w:style>
  <w:style w:type="character" w:styleId="Strong">
    <w:name w:val="Strong"/>
    <w:basedOn w:val="DefaultParagraphFont"/>
    <w:uiPriority w:val="22"/>
    <w:qFormat/>
    <w:rsid w:val="00152253"/>
    <w:rPr>
      <w:b/>
      <w:bCs/>
    </w:rPr>
  </w:style>
  <w:style w:type="paragraph" w:styleId="ListParagraph">
    <w:name w:val="List Paragraph"/>
    <w:basedOn w:val="Normal"/>
    <w:uiPriority w:val="34"/>
    <w:qFormat/>
    <w:rsid w:val="0015225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5225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2253"/>
    <w:rPr>
      <w:rFonts w:ascii="Times New Roman" w:eastAsiaTheme="minorEastAsia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5225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52253"/>
    <w:rPr>
      <w:rFonts w:ascii="Times New Roman" w:eastAsiaTheme="minorEastAsia" w:hAnsi="Times New Roman" w:cs="Times New Roman"/>
      <w:noProof/>
      <w:sz w:val="24"/>
      <w:szCs w:val="24"/>
      <w:lang w:val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52253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52253"/>
    <w:rPr>
      <w:rFonts w:ascii="Times New Roman" w:eastAsiaTheme="minorEastAsia" w:hAnsi="Times New Roman" w:cs="Times New Roman"/>
      <w:sz w:val="24"/>
      <w:szCs w:val="24"/>
      <w:lang w:val="en-US"/>
    </w:rPr>
  </w:style>
  <w:style w:type="character" w:customStyle="1" w:styleId="pagelast">
    <w:name w:val="pagelast"/>
    <w:basedOn w:val="DefaultParagraphFont"/>
    <w:uiPriority w:val="99"/>
    <w:rsid w:val="00152253"/>
    <w:rPr>
      <w:rFonts w:cs="Times New Roman"/>
    </w:rPr>
  </w:style>
  <w:style w:type="paragraph" w:styleId="NormalWeb">
    <w:name w:val="Normal (Web)"/>
    <w:basedOn w:val="Normal"/>
    <w:uiPriority w:val="99"/>
    <w:semiHidden/>
    <w:unhideWhenUsed/>
    <w:rsid w:val="00152253"/>
    <w:pPr>
      <w:spacing w:before="100" w:beforeAutospacing="1" w:after="100" w:afterAutospacing="1"/>
    </w:pPr>
    <w:rPr>
      <w:rFonts w:eastAsia="Times New Roman"/>
      <w:lang w:val="en-GB" w:eastAsia="en-GB"/>
    </w:rPr>
  </w:style>
  <w:style w:type="character" w:styleId="LineNumber">
    <w:name w:val="line number"/>
    <w:basedOn w:val="DefaultParagraphFont"/>
    <w:uiPriority w:val="99"/>
    <w:semiHidden/>
    <w:unhideWhenUsed/>
    <w:rsid w:val="00152253"/>
  </w:style>
  <w:style w:type="paragraph" w:styleId="TOC1">
    <w:name w:val="toc 1"/>
    <w:basedOn w:val="Normal"/>
    <w:next w:val="Normal"/>
    <w:autoRedefine/>
    <w:uiPriority w:val="39"/>
    <w:unhideWhenUsed/>
    <w:rsid w:val="00152253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3</TotalTime>
  <Pages>16</Pages>
  <Words>9489</Words>
  <Characters>52193</Characters>
  <Application>Microsoft Office Word</Application>
  <DocSecurity>0</DocSecurity>
  <Lines>434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aturalis</Company>
  <LinksUpToDate>false</LinksUpToDate>
  <CharactersWithSpaces>6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lling, M.</dc:creator>
  <cp:keywords/>
  <dc:description/>
  <cp:lastModifiedBy>Marcel Polling</cp:lastModifiedBy>
  <cp:revision>329</cp:revision>
  <dcterms:created xsi:type="dcterms:W3CDTF">2021-05-05T18:02:00Z</dcterms:created>
  <dcterms:modified xsi:type="dcterms:W3CDTF">2021-06-19T16:59:00Z</dcterms:modified>
</cp:coreProperties>
</file>